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AE7D09" w14:textId="3004A53C" w:rsidR="00F70248" w:rsidRDefault="00F70248" w:rsidP="000955A6">
      <w:pPr>
        <w:spacing w:line="480" w:lineRule="auto"/>
        <w:jc w:val="both"/>
      </w:pPr>
      <w:r>
        <w:t xml:space="preserve">First draft submitted: 31 May 2017; Accepted for publication: 7 </w:t>
      </w:r>
      <w:r w:rsidR="00DB5128">
        <w:t>June</w:t>
      </w:r>
      <w:bookmarkStart w:id="0" w:name="_GoBack"/>
      <w:bookmarkEnd w:id="0"/>
      <w:r>
        <w:t xml:space="preserve"> 2017; Published online: XXX</w:t>
      </w:r>
    </w:p>
    <w:p w14:paraId="6CFF8DDF" w14:textId="77777777" w:rsidR="00EC53F5" w:rsidRDefault="00EC53F5" w:rsidP="00EC53F5">
      <w:pPr>
        <w:spacing w:line="480" w:lineRule="auto"/>
        <w:jc w:val="both"/>
        <w:outlineLvl w:val="0"/>
        <w:rPr>
          <w:rFonts w:ascii="Times New Roman" w:hAnsi="Times New Roman" w:cs="Times New Roman"/>
          <w:b/>
          <w:u w:val="single"/>
        </w:rPr>
      </w:pPr>
      <w:bookmarkStart w:id="1" w:name="OLE_LINK1"/>
      <w:bookmarkStart w:id="2" w:name="OLE_LINK2"/>
    </w:p>
    <w:p w14:paraId="22F2886B" w14:textId="77777777" w:rsidR="00EC53F5" w:rsidRPr="005F6560" w:rsidRDefault="00EC53F5" w:rsidP="00EC53F5">
      <w:pPr>
        <w:spacing w:line="480" w:lineRule="auto"/>
        <w:jc w:val="both"/>
        <w:outlineLvl w:val="0"/>
        <w:rPr>
          <w:rFonts w:ascii="Times New Roman" w:hAnsi="Times New Roman" w:cs="Times New Roman"/>
        </w:rPr>
      </w:pPr>
      <w:r>
        <w:rPr>
          <w:rFonts w:ascii="Times New Roman" w:hAnsi="Times New Roman" w:cs="Times New Roman"/>
          <w:b/>
          <w:u w:val="single"/>
        </w:rPr>
        <w:t>Advances in Nanomedicine Drug Delivery Applications for HIV Therapy</w:t>
      </w:r>
    </w:p>
    <w:bookmarkEnd w:id="1"/>
    <w:bookmarkEnd w:id="2"/>
    <w:p w14:paraId="4D6833A2" w14:textId="77777777" w:rsidR="00EC53F5" w:rsidRPr="005F6560" w:rsidRDefault="00EC53F5" w:rsidP="00EC53F5">
      <w:pPr>
        <w:spacing w:line="480" w:lineRule="auto"/>
        <w:jc w:val="both"/>
        <w:rPr>
          <w:rFonts w:ascii="Times New Roman" w:hAnsi="Times New Roman" w:cs="Times New Roman"/>
        </w:rPr>
      </w:pPr>
    </w:p>
    <w:p w14:paraId="3191A19F" w14:textId="77777777" w:rsidR="00EC53F5" w:rsidRPr="005F6560" w:rsidRDefault="00EC53F5" w:rsidP="00EC53F5">
      <w:pPr>
        <w:spacing w:line="480" w:lineRule="auto"/>
        <w:jc w:val="both"/>
        <w:outlineLvl w:val="0"/>
        <w:rPr>
          <w:rFonts w:ascii="Times New Roman" w:hAnsi="Times New Roman" w:cs="Times New Roman"/>
          <w:vertAlign w:val="superscript"/>
        </w:rPr>
      </w:pPr>
      <w:r w:rsidRPr="005F6560">
        <w:rPr>
          <w:rFonts w:ascii="Times New Roman" w:hAnsi="Times New Roman" w:cs="Times New Roman"/>
        </w:rPr>
        <w:t>Paul CURLEY</w:t>
      </w:r>
      <w:r w:rsidRPr="005F6560">
        <w:rPr>
          <w:rFonts w:ascii="Times New Roman" w:hAnsi="Times New Roman" w:cs="Times New Roman"/>
          <w:vertAlign w:val="superscript"/>
        </w:rPr>
        <w:t>1</w:t>
      </w:r>
      <w:r w:rsidRPr="005F6560">
        <w:rPr>
          <w:rFonts w:ascii="Times New Roman" w:hAnsi="Times New Roman" w:cs="Times New Roman"/>
        </w:rPr>
        <w:t xml:space="preserve">, </w:t>
      </w:r>
      <w:r w:rsidRPr="005F6560">
        <w:rPr>
          <w:rFonts w:ascii="Times New Roman" w:hAnsi="Times New Roman" w:cs="Times New Roman"/>
          <w:lang w:val="en-US"/>
        </w:rPr>
        <w:t>Neill J LIPTROTT</w:t>
      </w:r>
      <w:r w:rsidRPr="00F31BEC">
        <w:rPr>
          <w:rFonts w:ascii="Times New Roman" w:hAnsi="Times New Roman" w:cs="Times New Roman"/>
          <w:vertAlign w:val="superscript"/>
          <w:lang w:val="en-US"/>
        </w:rPr>
        <w:t>1+</w:t>
      </w:r>
      <w:r w:rsidRPr="005F6560">
        <w:rPr>
          <w:rFonts w:ascii="Times New Roman" w:hAnsi="Times New Roman" w:cs="Times New Roman"/>
          <w:vertAlign w:val="superscript"/>
        </w:rPr>
        <w:t>2</w:t>
      </w:r>
      <w:r>
        <w:rPr>
          <w:rFonts w:ascii="Times New Roman" w:hAnsi="Times New Roman" w:cs="Times New Roman"/>
          <w:lang w:val="en-US"/>
        </w:rPr>
        <w:t xml:space="preserve"> and </w:t>
      </w:r>
      <w:r w:rsidRPr="005F6560">
        <w:rPr>
          <w:rFonts w:ascii="Times New Roman" w:hAnsi="Times New Roman" w:cs="Times New Roman"/>
        </w:rPr>
        <w:t>Andrew OWEN</w:t>
      </w:r>
      <w:r w:rsidRPr="005F6560">
        <w:rPr>
          <w:rFonts w:ascii="Times New Roman" w:hAnsi="Times New Roman" w:cs="Times New Roman"/>
          <w:vertAlign w:val="superscript"/>
        </w:rPr>
        <w:t>1</w:t>
      </w:r>
      <w:r>
        <w:rPr>
          <w:rFonts w:ascii="Times New Roman" w:hAnsi="Times New Roman" w:cs="Times New Roman"/>
          <w:vertAlign w:val="superscript"/>
        </w:rPr>
        <w:t>+2</w:t>
      </w:r>
    </w:p>
    <w:p w14:paraId="3AF22D73" w14:textId="77777777" w:rsidR="00EC53F5" w:rsidRPr="005F6560" w:rsidRDefault="00EC53F5" w:rsidP="00EC53F5">
      <w:pPr>
        <w:spacing w:line="480" w:lineRule="auto"/>
        <w:jc w:val="both"/>
        <w:rPr>
          <w:rFonts w:ascii="Times New Roman" w:hAnsi="Times New Roman" w:cs="Times New Roman"/>
          <w:lang w:val="en-US"/>
        </w:rPr>
      </w:pPr>
    </w:p>
    <w:p w14:paraId="77C662B3" w14:textId="77777777" w:rsidR="00EC53F5" w:rsidRPr="005F6560" w:rsidRDefault="00EC53F5" w:rsidP="00EC53F5">
      <w:pPr>
        <w:spacing w:line="480" w:lineRule="auto"/>
        <w:jc w:val="both"/>
        <w:rPr>
          <w:rFonts w:ascii="Times New Roman" w:hAnsi="Times New Roman" w:cs="Times New Roman"/>
        </w:rPr>
      </w:pPr>
      <w:r w:rsidRPr="005F6560">
        <w:rPr>
          <w:rFonts w:ascii="Times New Roman" w:hAnsi="Times New Roman" w:cs="Times New Roman"/>
          <w:vertAlign w:val="superscript"/>
        </w:rPr>
        <w:t xml:space="preserve">1 </w:t>
      </w:r>
      <w:r>
        <w:rPr>
          <w:rFonts w:ascii="Times New Roman" w:hAnsi="Times New Roman" w:cs="Times New Roman"/>
        </w:rPr>
        <w:t>Department of M</w:t>
      </w:r>
      <w:r w:rsidRPr="005F6560">
        <w:rPr>
          <w:rFonts w:ascii="Times New Roman" w:hAnsi="Times New Roman" w:cs="Times New Roman"/>
        </w:rPr>
        <w:t>olecular and Clinical Pharmacology, Institute of Translational Medicine, University of Liverpool, Liverpool, UK</w:t>
      </w:r>
    </w:p>
    <w:p w14:paraId="10C569A3" w14:textId="77777777" w:rsidR="00EC53F5" w:rsidRPr="005F6560" w:rsidRDefault="00EC53F5" w:rsidP="00EC53F5">
      <w:pPr>
        <w:spacing w:line="480" w:lineRule="auto"/>
        <w:jc w:val="both"/>
        <w:rPr>
          <w:rFonts w:ascii="Times New Roman" w:hAnsi="Times New Roman" w:cs="Times New Roman"/>
        </w:rPr>
      </w:pPr>
    </w:p>
    <w:p w14:paraId="00724864" w14:textId="77777777" w:rsidR="00EC53F5" w:rsidRPr="005F6560" w:rsidRDefault="00EC53F5" w:rsidP="00EC53F5">
      <w:pPr>
        <w:spacing w:line="480" w:lineRule="auto"/>
        <w:jc w:val="both"/>
        <w:rPr>
          <w:rFonts w:ascii="Times New Roman" w:hAnsi="Times New Roman" w:cs="Times New Roman"/>
          <w:lang w:val="en-US"/>
        </w:rPr>
      </w:pPr>
      <w:r w:rsidRPr="005F6560">
        <w:rPr>
          <w:rFonts w:ascii="Times New Roman" w:hAnsi="Times New Roman" w:cs="Times New Roman"/>
          <w:vertAlign w:val="superscript"/>
          <w:lang w:val="en-US"/>
        </w:rPr>
        <w:t xml:space="preserve">2 </w:t>
      </w:r>
      <w:r w:rsidRPr="006079C7">
        <w:rPr>
          <w:rFonts w:ascii="Times New Roman" w:hAnsi="Times New Roman" w:cs="Times New Roman"/>
          <w:lang w:val="en-US"/>
        </w:rPr>
        <w:t>European Nanomedicine Characterisation Laboratory</w:t>
      </w:r>
      <w:r w:rsidRPr="005F6560">
        <w:rPr>
          <w:rFonts w:ascii="Times New Roman" w:hAnsi="Times New Roman" w:cs="Times New Roman"/>
          <w:lang w:val="en-US"/>
        </w:rPr>
        <w:t xml:space="preserve">, </w:t>
      </w:r>
      <w:r>
        <w:rPr>
          <w:rFonts w:ascii="Times New Roman" w:hAnsi="Times New Roman" w:cs="Times New Roman"/>
          <w:lang w:val="en-US"/>
        </w:rPr>
        <w:t xml:space="preserve">Department of </w:t>
      </w:r>
      <w:r w:rsidRPr="005F6560">
        <w:rPr>
          <w:rFonts w:ascii="Times New Roman" w:hAnsi="Times New Roman" w:cs="Times New Roman"/>
        </w:rPr>
        <w:t>Molecular and Clinical Pharmacology, Institute of Translational Medicine, University of Liverpool, Liverpool, UK</w:t>
      </w:r>
    </w:p>
    <w:p w14:paraId="3B4FE451" w14:textId="77777777" w:rsidR="00EC53F5" w:rsidRPr="005F6560" w:rsidRDefault="00EC53F5" w:rsidP="00EC53F5">
      <w:pPr>
        <w:spacing w:line="480" w:lineRule="auto"/>
        <w:jc w:val="both"/>
        <w:rPr>
          <w:rFonts w:ascii="Times New Roman" w:hAnsi="Times New Roman" w:cs="Times New Roman"/>
          <w:vertAlign w:val="superscript"/>
        </w:rPr>
      </w:pPr>
    </w:p>
    <w:p w14:paraId="02F6D5EA" w14:textId="77777777" w:rsidR="00EC53F5" w:rsidRPr="005F6560" w:rsidRDefault="00EC53F5" w:rsidP="00EC53F5">
      <w:pPr>
        <w:spacing w:line="480" w:lineRule="auto"/>
        <w:jc w:val="both"/>
        <w:rPr>
          <w:rFonts w:ascii="Times New Roman" w:hAnsi="Times New Roman" w:cs="Times New Roman"/>
        </w:rPr>
      </w:pPr>
      <w:r w:rsidRPr="005F6560">
        <w:rPr>
          <w:rFonts w:ascii="Times New Roman" w:hAnsi="Times New Roman" w:cs="Times New Roman"/>
          <w:b/>
        </w:rPr>
        <w:t>Author for correspondence and reprints</w:t>
      </w:r>
      <w:r w:rsidRPr="005F6560">
        <w:rPr>
          <w:rFonts w:ascii="Times New Roman" w:hAnsi="Times New Roman" w:cs="Times New Roman"/>
        </w:rPr>
        <w:t>:</w:t>
      </w:r>
      <w:r w:rsidRPr="005F6560">
        <w:rPr>
          <w:rFonts w:ascii="Times New Roman" w:hAnsi="Times New Roman" w:cs="Times New Roman"/>
        </w:rPr>
        <w:tab/>
        <w:t xml:space="preserve">Prof A Owen, Molecular and Clinical Pharmacology, Institute of Translational Medicine, University of Liverpool, UK </w:t>
      </w:r>
    </w:p>
    <w:p w14:paraId="527932D2" w14:textId="77777777" w:rsidR="00EC53F5" w:rsidRPr="005F6560" w:rsidRDefault="00EC53F5" w:rsidP="00EC53F5">
      <w:pPr>
        <w:spacing w:line="480" w:lineRule="auto"/>
        <w:jc w:val="both"/>
        <w:rPr>
          <w:rFonts w:ascii="Times New Roman" w:hAnsi="Times New Roman" w:cs="Times New Roman"/>
          <w:lang w:val="it-IT"/>
        </w:rPr>
      </w:pPr>
      <w:r w:rsidRPr="005F6560">
        <w:rPr>
          <w:rFonts w:ascii="Times New Roman" w:hAnsi="Times New Roman" w:cs="Times New Roman"/>
          <w:lang w:val="it-IT"/>
        </w:rPr>
        <w:t>Tel: +44 (0) 151 794 8211</w:t>
      </w:r>
    </w:p>
    <w:p w14:paraId="0E9F80B4" w14:textId="77777777" w:rsidR="00EC53F5" w:rsidRPr="005F6560" w:rsidRDefault="00EC53F5" w:rsidP="00EC53F5">
      <w:pPr>
        <w:spacing w:line="480" w:lineRule="auto"/>
        <w:jc w:val="both"/>
        <w:rPr>
          <w:rFonts w:ascii="Times New Roman" w:hAnsi="Times New Roman" w:cs="Times New Roman"/>
          <w:lang w:val="it-IT"/>
        </w:rPr>
      </w:pPr>
      <w:r w:rsidRPr="005F6560">
        <w:rPr>
          <w:rFonts w:ascii="Times New Roman" w:hAnsi="Times New Roman" w:cs="Times New Roman"/>
          <w:lang w:val="it-IT"/>
        </w:rPr>
        <w:t>Fax: + 44 (0) 151 794 5656</w:t>
      </w:r>
    </w:p>
    <w:p w14:paraId="18193EC7" w14:textId="77777777" w:rsidR="00EC53F5" w:rsidRPr="005F6560" w:rsidRDefault="00EC53F5" w:rsidP="00EC53F5">
      <w:pPr>
        <w:spacing w:line="480" w:lineRule="auto"/>
        <w:jc w:val="both"/>
        <w:rPr>
          <w:rFonts w:ascii="Times New Roman" w:hAnsi="Times New Roman" w:cs="Times New Roman"/>
          <w:lang w:val="it-IT"/>
        </w:rPr>
      </w:pPr>
      <w:r w:rsidRPr="005F6560">
        <w:rPr>
          <w:rFonts w:ascii="Times New Roman" w:hAnsi="Times New Roman" w:cs="Times New Roman"/>
          <w:lang w:val="it-IT"/>
        </w:rPr>
        <w:t>E-mail: aowen@liverpool.ac.uk</w:t>
      </w:r>
    </w:p>
    <w:p w14:paraId="1B8A136A" w14:textId="77777777" w:rsidR="00EC53F5" w:rsidRPr="005F6560" w:rsidRDefault="00EC53F5" w:rsidP="00EC53F5">
      <w:pPr>
        <w:spacing w:line="480" w:lineRule="auto"/>
        <w:jc w:val="both"/>
        <w:outlineLvl w:val="0"/>
        <w:rPr>
          <w:rFonts w:ascii="Times New Roman" w:hAnsi="Times New Roman" w:cs="Times New Roman"/>
          <w:b/>
        </w:rPr>
      </w:pPr>
      <w:r>
        <w:rPr>
          <w:rFonts w:ascii="Times New Roman" w:hAnsi="Times New Roman" w:cs="Times New Roman"/>
          <w:b/>
        </w:rPr>
        <w:t xml:space="preserve">Word Count: </w:t>
      </w:r>
      <w:r>
        <w:rPr>
          <w:rFonts w:ascii="Times New Roman" w:hAnsi="Times New Roman" w:cs="Times New Roman"/>
        </w:rPr>
        <w:t>1492 (excluding references and subheadings)</w:t>
      </w:r>
    </w:p>
    <w:p w14:paraId="1B17890D" w14:textId="77777777" w:rsidR="00EC53F5" w:rsidRDefault="00EC53F5" w:rsidP="00EC53F5">
      <w:pPr>
        <w:spacing w:line="480" w:lineRule="auto"/>
        <w:jc w:val="both"/>
        <w:outlineLvl w:val="0"/>
        <w:rPr>
          <w:rFonts w:ascii="Times New Roman" w:hAnsi="Times New Roman" w:cs="Times New Roman"/>
        </w:rPr>
      </w:pPr>
      <w:r w:rsidRPr="005F6560">
        <w:rPr>
          <w:rFonts w:ascii="Times New Roman" w:hAnsi="Times New Roman" w:cs="Times New Roman"/>
          <w:b/>
        </w:rPr>
        <w:t>References:</w:t>
      </w:r>
      <w:r>
        <w:rPr>
          <w:rFonts w:ascii="Times New Roman" w:hAnsi="Times New Roman" w:cs="Times New Roman"/>
        </w:rPr>
        <w:t xml:space="preserve"> 25</w:t>
      </w:r>
    </w:p>
    <w:p w14:paraId="70F16C65" w14:textId="77777777" w:rsidR="00EC53F5" w:rsidRPr="005F6560" w:rsidRDefault="00EC53F5" w:rsidP="00EC53F5">
      <w:pPr>
        <w:spacing w:line="480" w:lineRule="auto"/>
        <w:jc w:val="both"/>
        <w:outlineLvl w:val="0"/>
        <w:rPr>
          <w:rFonts w:ascii="Times New Roman" w:hAnsi="Times New Roman" w:cs="Times New Roman"/>
        </w:rPr>
      </w:pPr>
      <w:r w:rsidRPr="00B06D8A">
        <w:rPr>
          <w:rFonts w:ascii="Times New Roman" w:hAnsi="Times New Roman" w:cs="Times New Roman"/>
          <w:b/>
        </w:rPr>
        <w:t>Figures:</w:t>
      </w:r>
      <w:r>
        <w:rPr>
          <w:rFonts w:ascii="Times New Roman" w:hAnsi="Times New Roman" w:cs="Times New Roman"/>
        </w:rPr>
        <w:t xml:space="preserve"> 1</w:t>
      </w:r>
    </w:p>
    <w:p w14:paraId="78D85320" w14:textId="77777777" w:rsidR="00EC53F5" w:rsidRDefault="00EC53F5" w:rsidP="00EC53F5">
      <w:pPr>
        <w:spacing w:line="480" w:lineRule="auto"/>
        <w:jc w:val="both"/>
        <w:outlineLvl w:val="0"/>
        <w:rPr>
          <w:rFonts w:ascii="Times New Roman" w:hAnsi="Times New Roman" w:cs="Times New Roman"/>
        </w:rPr>
      </w:pPr>
      <w:r w:rsidRPr="005F6560">
        <w:rPr>
          <w:rFonts w:ascii="Times New Roman" w:hAnsi="Times New Roman" w:cs="Times New Roman"/>
          <w:b/>
        </w:rPr>
        <w:t>Key words:</w:t>
      </w:r>
      <w:r w:rsidRPr="005F6560">
        <w:rPr>
          <w:rFonts w:ascii="Times New Roman" w:hAnsi="Times New Roman" w:cs="Times New Roman"/>
        </w:rPr>
        <w:t xml:space="preserve"> </w:t>
      </w:r>
      <w:r>
        <w:rPr>
          <w:rFonts w:ascii="Times New Roman" w:hAnsi="Times New Roman" w:cs="Times New Roman"/>
        </w:rPr>
        <w:t>Nanomedicine, HIV, Long Acting Antiretroviral, Biocompatibility</w:t>
      </w:r>
    </w:p>
    <w:p w14:paraId="1DF9FD52" w14:textId="77777777" w:rsidR="00EC53F5" w:rsidRDefault="00EC53F5" w:rsidP="00EC53F5">
      <w:pPr>
        <w:spacing w:line="480" w:lineRule="auto"/>
        <w:jc w:val="both"/>
        <w:outlineLvl w:val="0"/>
        <w:rPr>
          <w:rFonts w:ascii="Times New Roman" w:hAnsi="Times New Roman" w:cs="Times New Roman"/>
        </w:rPr>
      </w:pPr>
    </w:p>
    <w:p w14:paraId="1A77EEA9" w14:textId="77777777" w:rsidR="00EC53F5" w:rsidRDefault="00EC53F5" w:rsidP="00EC53F5">
      <w:pPr>
        <w:autoSpaceDE w:val="0"/>
        <w:autoSpaceDN w:val="0"/>
        <w:spacing w:line="240" w:lineRule="atLeast"/>
        <w:jc w:val="both"/>
        <w:textAlignment w:val="center"/>
        <w:rPr>
          <w:rFonts w:ascii="Frutiger 45 Light" w:hAnsi="Frutiger 45 Light"/>
          <w:color w:val="000000"/>
          <w:sz w:val="20"/>
          <w:szCs w:val="20"/>
        </w:rPr>
      </w:pPr>
      <w:r>
        <w:rPr>
          <w:rFonts w:eastAsia="Times New Roman"/>
        </w:rPr>
        <w:t xml:space="preserve">Andrew Owen is a co-inventor of patents relating to the application of nanotechnology to HIV drug delivery and are co-founder of a University of </w:t>
      </w:r>
      <w:r>
        <w:rPr>
          <w:rFonts w:eastAsia="Times New Roman"/>
        </w:rPr>
        <w:lastRenderedPageBreak/>
        <w:t xml:space="preserve">Liverpool start-up company, Tandem Nano Ltd. Andrew Owen has also received funding from Merck, Janssen, ViiV Healthcare, AstraZeneca, and Pfizer. </w:t>
      </w:r>
      <w:r>
        <w:rPr>
          <w:rFonts w:ascii="Frutiger 45 Light" w:hAnsi="Frutiger 45 Light"/>
          <w:color w:val="000000"/>
          <w:sz w:val="20"/>
          <w:szCs w:val="20"/>
        </w:rPr>
        <w:t>The authors have no other relevant affiliations or financial involvement with any organization or entity with a financial interest in or financial conflict with the subject matter or materials discussed in the manuscript apart from those disclosed.</w:t>
      </w:r>
    </w:p>
    <w:p w14:paraId="060B81E5" w14:textId="77777777" w:rsidR="00EC53F5" w:rsidRDefault="00EC53F5" w:rsidP="00EC53F5">
      <w:pPr>
        <w:autoSpaceDE w:val="0"/>
        <w:autoSpaceDN w:val="0"/>
        <w:spacing w:line="240" w:lineRule="atLeast"/>
        <w:ind w:firstLine="198"/>
        <w:jc w:val="both"/>
        <w:textAlignment w:val="center"/>
        <w:rPr>
          <w:rFonts w:ascii="Frutiger 45 Light" w:hAnsi="Frutiger 45 Light"/>
          <w:color w:val="000000"/>
          <w:sz w:val="20"/>
          <w:szCs w:val="20"/>
        </w:rPr>
      </w:pPr>
      <w:r>
        <w:rPr>
          <w:rFonts w:ascii="Frutiger 45 Light" w:hAnsi="Frutiger 45 Light"/>
          <w:color w:val="000000"/>
          <w:sz w:val="20"/>
          <w:szCs w:val="20"/>
        </w:rPr>
        <w:t>No writing assistance was utilized in the production of this manuscript.</w:t>
      </w:r>
    </w:p>
    <w:p w14:paraId="0282E006" w14:textId="77777777" w:rsidR="00EC53F5" w:rsidRDefault="00EC53F5" w:rsidP="00EC53F5">
      <w:pPr>
        <w:rPr>
          <w:rFonts w:eastAsia="Times New Roman"/>
        </w:rPr>
      </w:pPr>
    </w:p>
    <w:p w14:paraId="71D8F1A3" w14:textId="77777777" w:rsidR="00EC53F5" w:rsidRDefault="00EC53F5" w:rsidP="00EC53F5">
      <w:pPr>
        <w:spacing w:line="480" w:lineRule="auto"/>
        <w:jc w:val="both"/>
        <w:rPr>
          <w:rFonts w:ascii="Times New Roman" w:hAnsi="Times New Roman" w:cs="Times New Roman"/>
        </w:rPr>
      </w:pPr>
    </w:p>
    <w:p w14:paraId="2ABAE18C" w14:textId="77777777" w:rsidR="00EC53F5" w:rsidRDefault="00EC53F5" w:rsidP="00EC53F5">
      <w:pPr>
        <w:spacing w:line="480" w:lineRule="auto"/>
        <w:jc w:val="both"/>
        <w:rPr>
          <w:rFonts w:ascii="Times New Roman" w:hAnsi="Times New Roman" w:cs="Times New Roman"/>
        </w:rPr>
      </w:pPr>
    </w:p>
    <w:p w14:paraId="5E6B6E7B" w14:textId="77777777" w:rsidR="00EC53F5" w:rsidRDefault="00EC53F5" w:rsidP="00EC53F5">
      <w:pPr>
        <w:spacing w:line="480" w:lineRule="auto"/>
        <w:jc w:val="both"/>
        <w:rPr>
          <w:rFonts w:ascii="Times New Roman" w:hAnsi="Times New Roman" w:cs="Times New Roman"/>
        </w:rPr>
      </w:pPr>
    </w:p>
    <w:p w14:paraId="5A7A4E7B" w14:textId="77777777" w:rsidR="00EC53F5" w:rsidRDefault="00EC53F5" w:rsidP="00EC53F5">
      <w:pPr>
        <w:spacing w:line="480" w:lineRule="auto"/>
        <w:jc w:val="both"/>
        <w:rPr>
          <w:rFonts w:ascii="Times New Roman" w:hAnsi="Times New Roman" w:cs="Times New Roman"/>
        </w:rPr>
      </w:pPr>
    </w:p>
    <w:p w14:paraId="2121B0CF" w14:textId="77777777" w:rsidR="00EC53F5" w:rsidRPr="003A0A77" w:rsidRDefault="00EC53F5" w:rsidP="00EC53F5">
      <w:pPr>
        <w:spacing w:line="480" w:lineRule="auto"/>
        <w:jc w:val="both"/>
      </w:pPr>
    </w:p>
    <w:p w14:paraId="2488ACCC" w14:textId="77777777" w:rsidR="00F70248" w:rsidRDefault="00F70248" w:rsidP="000955A6">
      <w:pPr>
        <w:spacing w:line="480" w:lineRule="auto"/>
        <w:jc w:val="both"/>
      </w:pPr>
    </w:p>
    <w:p w14:paraId="2A59DF69" w14:textId="77777777" w:rsidR="00EC53F5" w:rsidRDefault="00EC53F5" w:rsidP="000955A6">
      <w:pPr>
        <w:spacing w:line="480" w:lineRule="auto"/>
        <w:jc w:val="both"/>
      </w:pPr>
    </w:p>
    <w:p w14:paraId="54DC75B1" w14:textId="77777777" w:rsidR="00EC53F5" w:rsidRDefault="00EC53F5" w:rsidP="000955A6">
      <w:pPr>
        <w:spacing w:line="480" w:lineRule="auto"/>
        <w:jc w:val="both"/>
      </w:pPr>
    </w:p>
    <w:p w14:paraId="289BEA22" w14:textId="77777777" w:rsidR="00EC53F5" w:rsidRDefault="00EC53F5" w:rsidP="000955A6">
      <w:pPr>
        <w:spacing w:line="480" w:lineRule="auto"/>
        <w:jc w:val="both"/>
      </w:pPr>
    </w:p>
    <w:p w14:paraId="0071E43C" w14:textId="77777777" w:rsidR="00EC53F5" w:rsidRDefault="00EC53F5" w:rsidP="000955A6">
      <w:pPr>
        <w:spacing w:line="480" w:lineRule="auto"/>
        <w:jc w:val="both"/>
      </w:pPr>
    </w:p>
    <w:p w14:paraId="2C4D8905" w14:textId="77777777" w:rsidR="00EC53F5" w:rsidRDefault="00EC53F5" w:rsidP="000955A6">
      <w:pPr>
        <w:spacing w:line="480" w:lineRule="auto"/>
        <w:jc w:val="both"/>
      </w:pPr>
    </w:p>
    <w:p w14:paraId="358E59A3" w14:textId="77777777" w:rsidR="00EC53F5" w:rsidRDefault="00EC53F5" w:rsidP="000955A6">
      <w:pPr>
        <w:spacing w:line="480" w:lineRule="auto"/>
        <w:jc w:val="both"/>
      </w:pPr>
    </w:p>
    <w:p w14:paraId="311198DF" w14:textId="77777777" w:rsidR="00EC53F5" w:rsidRDefault="00EC53F5" w:rsidP="000955A6">
      <w:pPr>
        <w:spacing w:line="480" w:lineRule="auto"/>
        <w:jc w:val="both"/>
      </w:pPr>
    </w:p>
    <w:p w14:paraId="0B226C4C" w14:textId="77777777" w:rsidR="00EC53F5" w:rsidRDefault="00EC53F5" w:rsidP="000955A6">
      <w:pPr>
        <w:spacing w:line="480" w:lineRule="auto"/>
        <w:jc w:val="both"/>
      </w:pPr>
    </w:p>
    <w:p w14:paraId="42A14573" w14:textId="77777777" w:rsidR="00EC53F5" w:rsidRDefault="00EC53F5" w:rsidP="000955A6">
      <w:pPr>
        <w:spacing w:line="480" w:lineRule="auto"/>
        <w:jc w:val="both"/>
      </w:pPr>
    </w:p>
    <w:p w14:paraId="3FF21C34" w14:textId="77777777" w:rsidR="00EC53F5" w:rsidRDefault="00EC53F5" w:rsidP="000955A6">
      <w:pPr>
        <w:spacing w:line="480" w:lineRule="auto"/>
        <w:jc w:val="both"/>
      </w:pPr>
    </w:p>
    <w:p w14:paraId="4630BF0C" w14:textId="77777777" w:rsidR="00EC53F5" w:rsidRDefault="00EC53F5" w:rsidP="000955A6">
      <w:pPr>
        <w:spacing w:line="480" w:lineRule="auto"/>
        <w:jc w:val="both"/>
      </w:pPr>
    </w:p>
    <w:p w14:paraId="571E0620" w14:textId="77777777" w:rsidR="00EC53F5" w:rsidRDefault="00EC53F5" w:rsidP="000955A6">
      <w:pPr>
        <w:spacing w:line="480" w:lineRule="auto"/>
        <w:jc w:val="both"/>
      </w:pPr>
    </w:p>
    <w:p w14:paraId="35DDE081" w14:textId="77777777" w:rsidR="00EC53F5" w:rsidRDefault="00EC53F5" w:rsidP="000955A6">
      <w:pPr>
        <w:spacing w:line="480" w:lineRule="auto"/>
        <w:jc w:val="both"/>
      </w:pPr>
    </w:p>
    <w:p w14:paraId="1BFA7767" w14:textId="77777777" w:rsidR="00EC53F5" w:rsidRDefault="00EC53F5" w:rsidP="000955A6">
      <w:pPr>
        <w:spacing w:line="480" w:lineRule="auto"/>
        <w:jc w:val="both"/>
      </w:pPr>
    </w:p>
    <w:p w14:paraId="72C36948" w14:textId="77777777" w:rsidR="002C1A9A" w:rsidRPr="00F83B80" w:rsidRDefault="00817F8E" w:rsidP="000955A6">
      <w:pPr>
        <w:spacing w:line="480" w:lineRule="auto"/>
        <w:jc w:val="both"/>
      </w:pPr>
      <w:r>
        <w:lastRenderedPageBreak/>
        <w:t xml:space="preserve">Despite </w:t>
      </w:r>
      <w:r w:rsidR="00842586">
        <w:t>significant advances in the treatment of</w:t>
      </w:r>
      <w:r w:rsidR="00F83B80" w:rsidRPr="00F83B80">
        <w:rPr>
          <w:rFonts w:ascii="Arial" w:eastAsia="Times New Roman" w:hAnsi="Arial" w:cs="Arial"/>
          <w:b/>
          <w:bCs/>
          <w:color w:val="6A6A6A"/>
          <w:lang w:eastAsia="en-GB"/>
        </w:rPr>
        <w:t xml:space="preserve"> </w:t>
      </w:r>
      <w:r w:rsidR="00F83B80" w:rsidRPr="00F83B80">
        <w:rPr>
          <w:bCs/>
        </w:rPr>
        <w:t>human immunodeficiency virus</w:t>
      </w:r>
      <w:r w:rsidR="00F83B80" w:rsidRPr="00F83B80">
        <w:t> </w:t>
      </w:r>
      <w:r w:rsidR="00F83B80">
        <w:t>(</w:t>
      </w:r>
      <w:r w:rsidR="00842586">
        <w:t>HIV</w:t>
      </w:r>
      <w:r w:rsidR="00F83B80">
        <w:t>)</w:t>
      </w:r>
      <w:r w:rsidR="005D0020">
        <w:t>,</w:t>
      </w:r>
      <w:r w:rsidR="002A445D">
        <w:t xml:space="preserve"> there </w:t>
      </w:r>
      <w:r w:rsidR="00740B0C">
        <w:t>remain</w:t>
      </w:r>
      <w:r w:rsidR="002A445D">
        <w:t xml:space="preserve"> challenges. </w:t>
      </w:r>
      <w:r w:rsidR="00F0458C">
        <w:t>HIV is a chronic disease</w:t>
      </w:r>
      <w:r w:rsidR="001D1219">
        <w:t xml:space="preserve"> and</w:t>
      </w:r>
      <w:r w:rsidR="00F0458C">
        <w:t xml:space="preserve"> patient adherence</w:t>
      </w:r>
      <w:r w:rsidR="000B4064">
        <w:t xml:space="preserve"> to treatment</w:t>
      </w:r>
      <w:r w:rsidR="00F0458C">
        <w:t xml:space="preserve"> </w:t>
      </w:r>
      <w:r w:rsidR="00F17423">
        <w:t>is critical</w:t>
      </w:r>
      <w:r w:rsidR="001D1219">
        <w:t xml:space="preserve"> </w:t>
      </w:r>
      <w:r w:rsidR="00740B0C">
        <w:t>over a lifetime</w:t>
      </w:r>
      <w:r w:rsidR="00F17423">
        <w:t xml:space="preserve">. Poor </w:t>
      </w:r>
      <w:r w:rsidR="00740B0C">
        <w:t xml:space="preserve">therapy </w:t>
      </w:r>
      <w:r w:rsidR="00F17423">
        <w:t>adherence increase</w:t>
      </w:r>
      <w:r w:rsidR="009229CD">
        <w:t>s</w:t>
      </w:r>
      <w:r w:rsidR="00F17423">
        <w:t xml:space="preserve"> the </w:t>
      </w:r>
      <w:r w:rsidR="002F087F">
        <w:t>likelihood</w:t>
      </w:r>
      <w:r w:rsidR="00F17423">
        <w:t xml:space="preserve"> of </w:t>
      </w:r>
      <w:r w:rsidR="009229CD">
        <w:t xml:space="preserve">virological </w:t>
      </w:r>
      <w:r w:rsidR="00F17423">
        <w:t>failure and emergen</w:t>
      </w:r>
      <w:r w:rsidR="002F087F">
        <w:t>ce of resistant strains of HIV</w:t>
      </w:r>
      <w:r w:rsidR="001304E3">
        <w:t xml:space="preserve"> </w:t>
      </w:r>
      <w:r w:rsidR="00143495">
        <w:fldChar w:fldCharType="begin">
          <w:fldData xml:space="preserve">PEVuZE5vdGU+PENpdGU+PEF1dGhvcj5Sb3NlbmJsb29tPC9BdXRob3I+PFllYXI+MjAxMjwvWWVh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</w:fldData>
        </w:fldChar>
      </w:r>
      <w:r w:rsidR="0091320F">
        <w:instrText xml:space="preserve"> ADDIN EN.CITE </w:instrText>
      </w:r>
      <w:r w:rsidR="0091320F">
        <w:fldChar w:fldCharType="begin">
          <w:fldData xml:space="preserve">PEVuZE5vdGU+PENpdGU+PEF1dGhvcj5Sb3NlbmJsb29tPC9BdXRob3I+PFllYXI+MjAxMjwvWWVh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</w:fldData>
        </w:fldChar>
      </w:r>
      <w:r w:rsidR="0091320F">
        <w:instrText xml:space="preserve"> ADDIN EN.CITE.DATA </w:instrText>
      </w:r>
      <w:r w:rsidR="0091320F">
        <w:fldChar w:fldCharType="end"/>
      </w:r>
      <w:r w:rsidR="00143495">
        <w:fldChar w:fldCharType="separate"/>
      </w:r>
      <w:r w:rsidR="001304E3">
        <w:rPr>
          <w:noProof/>
        </w:rPr>
        <w:t>[1]</w:t>
      </w:r>
      <w:r w:rsidR="00143495">
        <w:fldChar w:fldCharType="end"/>
      </w:r>
      <w:r w:rsidR="002F087F">
        <w:t>.</w:t>
      </w:r>
      <w:r w:rsidR="00EC6261">
        <w:t xml:space="preserve"> </w:t>
      </w:r>
      <w:r w:rsidR="006E0D22">
        <w:t>Poor</w:t>
      </w:r>
      <w:r w:rsidR="008055D6">
        <w:t xml:space="preserve"> </w:t>
      </w:r>
      <w:r w:rsidR="00740B0C">
        <w:t xml:space="preserve">aqueous drug </w:t>
      </w:r>
      <w:r w:rsidR="009229CD">
        <w:t xml:space="preserve">solubility </w:t>
      </w:r>
      <w:r w:rsidR="008055D6">
        <w:t>is a major limitation</w:t>
      </w:r>
      <w:r w:rsidR="009229CD">
        <w:t xml:space="preserve">, </w:t>
      </w:r>
      <w:r w:rsidR="00A54C21">
        <w:t>negative</w:t>
      </w:r>
      <w:r w:rsidR="00574194">
        <w:t>ly</w:t>
      </w:r>
      <w:r w:rsidR="00A54C21">
        <w:t xml:space="preserve"> </w:t>
      </w:r>
      <w:r w:rsidR="009229CD">
        <w:t>impact</w:t>
      </w:r>
      <w:r w:rsidR="00574194">
        <w:t>ing</w:t>
      </w:r>
      <w:r w:rsidR="009229CD">
        <w:t xml:space="preserve"> oral </w:t>
      </w:r>
      <w:r w:rsidR="00A54C21">
        <w:t>bioavailability</w:t>
      </w:r>
      <w:r w:rsidR="009229CD">
        <w:t xml:space="preserve"> for many antiretroviral</w:t>
      </w:r>
      <w:r w:rsidR="009F707B">
        <w:t xml:space="preserve"> </w:t>
      </w:r>
      <w:r w:rsidR="009229CD">
        <w:t xml:space="preserve"> drugs</w:t>
      </w:r>
      <w:r w:rsidR="009647F6">
        <w:t xml:space="preserve"> </w:t>
      </w:r>
      <w:r w:rsidR="00143495">
        <w:fldChar w:fldCharType="begin"/>
      </w:r>
      <w:r w:rsidR="0091320F">
        <w:instrText xml:space="preserve"> ADDIN EN.CITE &lt;EndNote&gt;&lt;Cite&gt;&lt;Author&gt;Owen&lt;/Author&gt;&lt;Year&gt;2016&lt;/Year&gt;&lt;RecNum&gt;13847&lt;/RecNum&gt;&lt;DisplayText&gt;[2]&lt;/DisplayText&gt;&lt;record&gt;&lt;rec-number&gt;13847&lt;/rec-number&gt;&lt;foreign-keys&gt;&lt;key app="EN" db-id="9zd00fsw9wdfwseet0550v99f9wapeeww9f2" timestamp="1496832379"&gt;13847&lt;/key&gt;&lt;/foreign-keys&gt;&lt;ref-type name="Journal Article"&gt;17&lt;/ref-type&gt;&lt;contributors&gt;&lt;authors&gt;&lt;author&gt;Owen, A.&lt;/author&gt;&lt;author&gt;Rannard, S.&lt;/author&gt;&lt;/authors&gt;&lt;/contributors&gt;&lt;auth-address&gt;Department of Molecular and Clinical Pharmacology, Institute of Translational Medicine, 70 Pembroke Place, University of Liverpool, Liverpool L693GF, UK.&amp;#xD;Department of Chemistry, Crown Street, University of Liverpool, L69 3BX, UK.&lt;/auth-address&gt;&lt;titles&gt;&lt;title&gt;Strengths, weaknesses, opportunities and challenges for long acting injectable therapies: Insights for applications in HIV therapy&lt;/title&gt;&lt;secondary-title&gt;Adv Drug Deliv Rev&lt;/secondary-title&gt;&lt;/titles&gt;&lt;periodical&gt;&lt;full-title&gt;Adv Drug Deliv Rev&lt;/full-title&gt;&lt;abbr-1&gt;Advanced drug delivery reviews&lt;/abbr-1&gt;&lt;/periodical&gt;&lt;pages&gt;144-56&lt;/pages&gt;&lt;volume&gt;103&lt;/volume&gt;&lt;keywords&gt;&lt;keyword&gt;Controlled-release&lt;/keyword&gt;&lt;keyword&gt;Drug delivery&lt;/keyword&gt;&lt;keyword&gt;Extended-release&lt;/keyword&gt;&lt;keyword&gt;Formulation&lt;/keyword&gt;&lt;keyword&gt;Nanomedicine&lt;/keyword&gt;&lt;keyword&gt;Pharmacokinetics&lt;/keyword&gt;&lt;keyword&gt;Sustained-release&lt;/keyword&gt;&lt;keyword&gt;Time-release&lt;/keyword&gt;&lt;/keywords&gt;&lt;dates&gt;&lt;year&gt;2016&lt;/year&gt;&lt;pub-dates&gt;&lt;date&gt;Aug 01&lt;/date&gt;&lt;/pub-dates&gt;&lt;/dates&gt;&lt;isbn&gt;1872-8294 (Electronic)&amp;#xD;0169-409X (Linking)&lt;/isbn&gt;&lt;accession-num&gt;26916628&lt;/accession-num&gt;&lt;urls&gt;&lt;related-urls&gt;&lt;url&gt;https://www.ncbi.nlm.nih.gov/pubmed/26916628&lt;/url&gt;&lt;/related-urls&gt;&lt;/urls&gt;&lt;custom2&gt;PMC4935562&lt;/custom2&gt;&lt;electronic-resource-num&gt;10.1016/j.addr.2016.02.003&lt;/electronic-resource-num&gt;&lt;/record&gt;&lt;/Cite&gt;&lt;/EndNote&gt;</w:instrText>
      </w:r>
      <w:r w:rsidR="00143495">
        <w:fldChar w:fldCharType="separate"/>
      </w:r>
      <w:r w:rsidR="004310A9">
        <w:rPr>
          <w:noProof/>
        </w:rPr>
        <w:t>[2]</w:t>
      </w:r>
      <w:r w:rsidR="00143495">
        <w:fldChar w:fldCharType="end"/>
      </w:r>
      <w:r w:rsidR="002217F2">
        <w:t xml:space="preserve">. </w:t>
      </w:r>
      <w:r w:rsidR="00191A35">
        <w:t>Complete e</w:t>
      </w:r>
      <w:r w:rsidR="00B777BE">
        <w:t>radication</w:t>
      </w:r>
      <w:r w:rsidR="00191A35">
        <w:t xml:space="preserve"> </w:t>
      </w:r>
      <w:r w:rsidR="00740B0C">
        <w:t>resulting in cure</w:t>
      </w:r>
      <w:r w:rsidR="00B777BE">
        <w:t xml:space="preserve"> has long been </w:t>
      </w:r>
      <w:r w:rsidR="009229CD">
        <w:t>a focus of research efforts, but t</w:t>
      </w:r>
      <w:r w:rsidR="00B777BE">
        <w:t>he</w:t>
      </w:r>
      <w:r w:rsidR="009229CD">
        <w:t xml:space="preserve"> existence of cellular and </w:t>
      </w:r>
      <w:r w:rsidR="00B777BE">
        <w:t xml:space="preserve">anatomical regions where the virus can </w:t>
      </w:r>
      <w:r w:rsidR="009229CD">
        <w:t>continue to</w:t>
      </w:r>
      <w:r w:rsidR="009072F9">
        <w:t xml:space="preserve"> replicate</w:t>
      </w:r>
      <w:r w:rsidR="005E23EA">
        <w:t xml:space="preserve"> </w:t>
      </w:r>
      <w:r w:rsidR="009229CD">
        <w:t>in sub-therapeutic drug concentration</w:t>
      </w:r>
      <w:r w:rsidR="005E23EA">
        <w:t xml:space="preserve">s </w:t>
      </w:r>
      <w:r w:rsidR="009229CD">
        <w:t xml:space="preserve">creates sanctuary sites </w:t>
      </w:r>
      <w:r w:rsidR="00143495">
        <w:fldChar w:fldCharType="begin"/>
      </w:r>
      <w:r w:rsidR="0091320F">
        <w:instrText xml:space="preserve"> ADDIN EN.CITE &lt;EndNote&gt;&lt;Cite&gt;&lt;Author&gt;Poveda&lt;/Author&gt;&lt;Year&gt;2016&lt;/Year&gt;&lt;RecNum&gt;13848&lt;/RecNum&gt;&lt;DisplayText&gt;[3]&lt;/DisplayText&gt;&lt;record&gt;&lt;rec-number&gt;13848&lt;/rec-number&gt;&lt;foreign-keys&gt;&lt;key app="EN" db-id="9zd00fsw9wdfwseet0550v99f9wapeeww9f2" timestamp="1496832380"&gt;13848&lt;/key&gt;&lt;/foreign-keys&gt;&lt;ref-type name="Journal Article"&gt;17&lt;/ref-type&gt;&lt;contributors&gt;&lt;authors&gt;&lt;author&gt;Poveda, E.&lt;/author&gt;&lt;author&gt;Tabernilla, A.&lt;/author&gt;&lt;/authors&gt;&lt;/contributors&gt;&lt;auth-address&gt;Division of Clinical Virology, INIBIC-Complejo Hospitalario Universitario, A Coruna, Spain.&lt;/auth-address&gt;&lt;titles&gt;&lt;title&gt;New Insights into HIV-1 Persistence in Sanctuary Sites During Antiretroviral Therapy&lt;/title&gt;&lt;secondary-title&gt;AIDS Rev&lt;/secondary-title&gt;&lt;/titles&gt;&lt;periodical&gt;&lt;full-title&gt;AIDS Reviews&lt;/full-title&gt;&lt;abbr-1&gt;AIDS Rev.&lt;/abbr-1&gt;&lt;abbr-2&gt;AIDS Rev&lt;/abbr-2&gt;&lt;/periodical&gt;&lt;pages&gt;55&lt;/pages&gt;&lt;volume&gt;18&lt;/volume&gt;&lt;number&gt;1&lt;/number&gt;&lt;keywords&gt;&lt;keyword&gt;Anti-HIV Agents/*therapeutic use&lt;/keyword&gt;&lt;keyword&gt;Drug Therapy, Combination&lt;/keyword&gt;&lt;keyword&gt;HIV Infections/*drug therapy/virology&lt;/keyword&gt;&lt;keyword&gt;HIV-1/drug effects/*physiology&lt;/keyword&gt;&lt;keyword&gt;Humans&lt;/keyword&gt;&lt;keyword&gt;Lymphocytes/virology&lt;/keyword&gt;&lt;keyword&gt;Virus Latency/drug effects&lt;/keyword&gt;&lt;keyword&gt;Virus Replication/drug effects&lt;/keyword&gt;&lt;/keywords&gt;&lt;dates&gt;&lt;year&gt;2016&lt;/year&gt;&lt;pub-dates&gt;&lt;date&gt;Jan-Mar&lt;/date&gt;&lt;/pub-dates&gt;&lt;/dates&gt;&lt;isbn&gt;1698-6997 (Electronic)&amp;#xD;1139-6121 (Linking)&lt;/isbn&gt;&lt;accession-num&gt;27028272&lt;/accession-num&gt;&lt;urls&gt;&lt;related-urls&gt;&lt;url&gt;https://www.ncbi.nlm.nih.gov/pubmed/27028272&lt;/url&gt;&lt;/related-urls&gt;&lt;/urls&gt;&lt;/record&gt;&lt;/Cite&gt;&lt;/EndNote&gt;</w:instrText>
      </w:r>
      <w:r w:rsidR="00143495">
        <w:fldChar w:fldCharType="separate"/>
      </w:r>
      <w:r w:rsidR="004310A9">
        <w:rPr>
          <w:noProof/>
        </w:rPr>
        <w:t>[3]</w:t>
      </w:r>
      <w:r w:rsidR="00143495">
        <w:fldChar w:fldCharType="end"/>
      </w:r>
      <w:r w:rsidR="009229CD">
        <w:t xml:space="preserve">, </w:t>
      </w:r>
      <w:r w:rsidR="00740B0C">
        <w:t xml:space="preserve">which </w:t>
      </w:r>
      <w:r w:rsidR="009229CD">
        <w:t xml:space="preserve">reseed the blood when therapy is withdrawn </w:t>
      </w:r>
      <w:r w:rsidR="00143495">
        <w:fldChar w:fldCharType="begin"/>
      </w:r>
      <w:r w:rsidR="0091320F">
        <w:instrText xml:space="preserve"> ADDIN EN.CITE &lt;EndNote&gt;&lt;Cite&gt;&lt;Author&gt;Cory&lt;/Author&gt;&lt;Year&gt;2013&lt;/Year&gt;&lt;RecNum&gt;13849&lt;/RecNum&gt;&lt;DisplayText&gt;[4]&lt;/DisplayText&gt;&lt;record&gt;&lt;rec-number&gt;13849&lt;/rec-number&gt;&lt;foreign-keys&gt;&lt;key app="EN" db-id="9zd00fsw9wdfwseet0550v99f9wapeeww9f2" timestamp="1496832380"&gt;13849&lt;/key&gt;&lt;/foreign-keys&gt;&lt;ref-type name="Journal Article"&gt;17&lt;/ref-type&gt;&lt;contributors&gt;&lt;authors&gt;&lt;author&gt;Cory, T. J.&lt;/author&gt;&lt;author&gt;Schacker, T. W.&lt;/author&gt;&lt;author&gt;Stevenson, M.&lt;/author&gt;&lt;author&gt;Fletcher, C. V.&lt;/author&gt;&lt;/authors&gt;&lt;/contributors&gt;&lt;auth-address&gt;Antiviral Pharmacology Laboratory, University of Nebraska Medical Center, College of Pharmacy, Omaha, NE 68198, USA.&lt;/auth-address&gt;&lt;titles&gt;&lt;title&gt;Overcoming pharmacologic sanctuaries&lt;/title&gt;&lt;secondary-title&gt;Curr Opin HIV AIDS&lt;/secondary-title&gt;&lt;alt-title&gt;Current opinion in HIV and AIDS&lt;/alt-title&gt;&lt;/titles&gt;&lt;periodical&gt;&lt;full-title&gt;Current Opinion in HIV and AIDS&lt;/full-title&gt;&lt;abbr-1&gt;Curr. Opin. HIV AIDS&lt;/abbr-1&gt;&lt;abbr-2&gt;Curr Opin HIV AIDS&lt;/abbr-2&gt;&lt;/periodical&gt;&lt;alt-periodical&gt;&lt;full-title&gt;Current Opinion in HIV and AIDS&lt;/full-title&gt;&lt;abbr-1&gt;Curr. Opin. HIV AIDS&lt;/abbr-1&gt;&lt;abbr-2&gt;Curr Opin HIV AIDS&lt;/abbr-2&gt;&lt;/alt-periodical&gt;&lt;pages&gt;190-5&lt;/pages&gt;&lt;volume&gt;8&lt;/volume&gt;&lt;number&gt;3&lt;/number&gt;&lt;keywords&gt;&lt;keyword&gt;Anti-HIV Agents/*administration &amp;amp; dosage/*pharmacokinetics&lt;/keyword&gt;&lt;keyword&gt;Drug Resistance, Viral&lt;/keyword&gt;&lt;keyword&gt;HIV Infections/*drug therapy/*metabolism/virology&lt;/keyword&gt;&lt;keyword&gt;*Hiv-1&lt;/keyword&gt;&lt;keyword&gt;Humans&lt;/keyword&gt;&lt;keyword&gt;Tissue Distribution&lt;/keyword&gt;&lt;/keywords&gt;&lt;dates&gt;&lt;year&gt;2013&lt;/year&gt;&lt;pub-dates&gt;&lt;date&gt;May&lt;/date&gt;&lt;/pub-dates&gt;&lt;/dates&gt;&lt;isbn&gt;1746-6318 (Electronic)&amp;#xD;1746-630X (Linking)&lt;/isbn&gt;&lt;accession-num&gt;23454865&lt;/accession-num&gt;&lt;urls&gt;&lt;related-urls&gt;&lt;url&gt;http://www.ncbi.nlm.nih.gov/pubmed/23454865&lt;/url&gt;&lt;/related-urls&gt;&lt;/urls&gt;&lt;custom2&gt;3677586&lt;/custom2&gt;&lt;electronic-resource-num&gt;10.1097/COH.0b013e32835fc68a&lt;/electronic-resource-num&gt;&lt;/record&gt;&lt;/Cite&gt;&lt;/EndNote&gt;</w:instrText>
      </w:r>
      <w:r w:rsidR="00143495">
        <w:fldChar w:fldCharType="separate"/>
      </w:r>
      <w:r w:rsidR="004310A9">
        <w:rPr>
          <w:noProof/>
        </w:rPr>
        <w:t>[4]</w:t>
      </w:r>
      <w:r w:rsidR="00143495">
        <w:fldChar w:fldCharType="end"/>
      </w:r>
      <w:r w:rsidR="00084231">
        <w:t>.</w:t>
      </w:r>
      <w:r w:rsidR="005A230C">
        <w:t xml:space="preserve"> </w:t>
      </w:r>
      <w:r w:rsidR="00745BC8">
        <w:t xml:space="preserve">The application of nanomedicine to current and future HIV therapeutic agents may offer </w:t>
      </w:r>
      <w:r w:rsidR="009229CD">
        <w:t xml:space="preserve">bespoke </w:t>
      </w:r>
      <w:r w:rsidR="00745BC8">
        <w:t>solutions to the issues faced by traditionally formulated</w:t>
      </w:r>
      <w:r w:rsidR="00E51A72">
        <w:t xml:space="preserve"> drugs.</w:t>
      </w:r>
      <w:r w:rsidR="009229CD">
        <w:t xml:space="preserve"> </w:t>
      </w:r>
      <w:r w:rsidR="001D1219">
        <w:t>The purpose of this review is to highlight recent advances in the application of nanotechnology to drug delivery as summarised in figure 1.</w:t>
      </w:r>
    </w:p>
    <w:p w14:paraId="4DAAD835" w14:textId="77777777" w:rsidR="003A0A77" w:rsidRDefault="003A0A77" w:rsidP="000955A6">
      <w:pPr>
        <w:spacing w:line="480" w:lineRule="auto"/>
        <w:jc w:val="both"/>
      </w:pPr>
    </w:p>
    <w:p w14:paraId="2E353635" w14:textId="77777777" w:rsidR="00F16315" w:rsidRDefault="00F16315" w:rsidP="000955A6">
      <w:pPr>
        <w:spacing w:line="480" w:lineRule="auto"/>
        <w:jc w:val="both"/>
      </w:pPr>
    </w:p>
    <w:p w14:paraId="4A6D57A2" w14:textId="77777777" w:rsidR="00B64407" w:rsidRDefault="0030792B" w:rsidP="000955A6">
      <w:pPr>
        <w:spacing w:line="480" w:lineRule="auto"/>
        <w:jc w:val="both"/>
      </w:pPr>
      <w:r>
        <w:rPr>
          <w:noProof/>
          <w:lang w:eastAsia="en-GB"/>
        </w:rPr>
        <w:lastRenderedPageBreak/>
        <w:drawing>
          <wp:inline distT="0" distB="0" distL="0" distR="0" wp14:anchorId="4688691E" wp14:editId="7A358B25">
            <wp:extent cx="5270500" cy="465709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v2.png"/>
                    <pic:cNvPicPr/>
                  </pic:nvPicPr>
                  <pic:blipFill>
                    <a:blip r:embed="rId8">
                      <a:extLst>
                        <a:ext uri="{28A0092B-C50C-407E-A947-70E740481C1C}">
                          <a14:useLocalDpi xmlns:a14="http://schemas.microsoft.com/office/drawing/2010/main" val="0"/>
                        </a:ext>
                      </a:extLst>
                    </a:blip>
                    <a:stretch>
                      <a:fillRect/>
                    </a:stretch>
                  </pic:blipFill>
                  <pic:spPr>
                    <a:xfrm>
                      <a:off x="0" y="0"/>
                      <a:ext cx="5270500" cy="4657090"/>
                    </a:xfrm>
                    <a:prstGeom prst="rect">
                      <a:avLst/>
                    </a:prstGeom>
                  </pic:spPr>
                </pic:pic>
              </a:graphicData>
            </a:graphic>
          </wp:inline>
        </w:drawing>
      </w:r>
    </w:p>
    <w:p w14:paraId="5FC7CD86" w14:textId="77777777" w:rsidR="00F16315" w:rsidRPr="00B06D8A" w:rsidRDefault="00F16315" w:rsidP="000955A6">
      <w:pPr>
        <w:spacing w:line="480" w:lineRule="auto"/>
        <w:jc w:val="both"/>
        <w:rPr>
          <w:sz w:val="20"/>
          <w:szCs w:val="20"/>
        </w:rPr>
      </w:pPr>
      <w:r w:rsidRPr="00B06D8A">
        <w:rPr>
          <w:b/>
          <w:sz w:val="20"/>
          <w:szCs w:val="20"/>
        </w:rPr>
        <w:t xml:space="preserve">Figure 1 </w:t>
      </w:r>
      <w:r w:rsidR="00DC53FB" w:rsidRPr="00B06D8A">
        <w:rPr>
          <w:sz w:val="20"/>
          <w:szCs w:val="20"/>
        </w:rPr>
        <w:t xml:space="preserve">shows some of the limitations of current antiretroviral therapy and opportunities to address these limitations via nanomedicine. </w:t>
      </w:r>
      <w:r w:rsidR="0093355C">
        <w:rPr>
          <w:sz w:val="20"/>
          <w:szCs w:val="20"/>
        </w:rPr>
        <w:t xml:space="preserve">(1) conventional oral nanomedicine is effective at achieving therapeutic concentrations of antiretrovirals and maintaining </w:t>
      </w:r>
      <w:r w:rsidR="00CD3FA5">
        <w:rPr>
          <w:sz w:val="20"/>
          <w:szCs w:val="20"/>
        </w:rPr>
        <w:t>suppression</w:t>
      </w:r>
      <w:r w:rsidR="0093355C">
        <w:rPr>
          <w:sz w:val="20"/>
          <w:szCs w:val="20"/>
        </w:rPr>
        <w:t xml:space="preserve"> of viral replication. However, application of oral nanomedicine offers potential benefits such as dose reduction, reduced toxicity and </w:t>
      </w:r>
      <w:r w:rsidR="004416B6">
        <w:rPr>
          <w:sz w:val="20"/>
          <w:szCs w:val="20"/>
        </w:rPr>
        <w:t xml:space="preserve">improved bioavailability. (2) </w:t>
      </w:r>
      <w:r w:rsidR="00331CDF">
        <w:rPr>
          <w:sz w:val="20"/>
          <w:szCs w:val="20"/>
        </w:rPr>
        <w:t>Sub-therapeutic concentrations of antiretrovirals in s</w:t>
      </w:r>
      <w:r w:rsidR="004416B6">
        <w:rPr>
          <w:sz w:val="20"/>
          <w:szCs w:val="20"/>
        </w:rPr>
        <w:t>anctuary sites allow continued viral replication</w:t>
      </w:r>
      <w:r w:rsidR="00331CDF">
        <w:rPr>
          <w:sz w:val="20"/>
          <w:szCs w:val="20"/>
        </w:rPr>
        <w:t xml:space="preserve"> in key anatomical and cellular regions despite viral suppression in the plasma. Targeted nanomedicines offer the opportunity to deliver therapeutic concentrations of antiretrovirals to sanctuary sites. (3) Poor patient adherence may produce sub-therapeutic concentrations of antiretrovirals which may lead to viral rebound. Application of long acting nanomedicines may mitigate the risks effects of poor patient compliance.</w:t>
      </w:r>
    </w:p>
    <w:p w14:paraId="0F246832" w14:textId="77777777" w:rsidR="007B10C0" w:rsidRDefault="007B10C0" w:rsidP="000955A6">
      <w:pPr>
        <w:spacing w:line="480" w:lineRule="auto"/>
        <w:jc w:val="both"/>
      </w:pPr>
    </w:p>
    <w:p w14:paraId="02BE09D4" w14:textId="77777777" w:rsidR="00EC53F5" w:rsidRDefault="00EC53F5" w:rsidP="001B7484">
      <w:pPr>
        <w:spacing w:line="480" w:lineRule="auto"/>
        <w:jc w:val="both"/>
        <w:outlineLvl w:val="0"/>
        <w:rPr>
          <w:b/>
        </w:rPr>
      </w:pPr>
    </w:p>
    <w:p w14:paraId="4F8BBE51" w14:textId="77777777" w:rsidR="00C12B43" w:rsidRPr="008B1CE5" w:rsidRDefault="00976B69" w:rsidP="001B7484">
      <w:pPr>
        <w:spacing w:line="480" w:lineRule="auto"/>
        <w:jc w:val="both"/>
        <w:outlineLvl w:val="0"/>
        <w:rPr>
          <w:b/>
        </w:rPr>
      </w:pPr>
      <w:r>
        <w:rPr>
          <w:b/>
        </w:rPr>
        <w:lastRenderedPageBreak/>
        <w:t>Oral Nanomedicines</w:t>
      </w:r>
    </w:p>
    <w:p w14:paraId="3F10FB07" w14:textId="77777777" w:rsidR="00B92D58" w:rsidRDefault="005524CE" w:rsidP="000955A6">
      <w:pPr>
        <w:spacing w:line="480" w:lineRule="auto"/>
        <w:jc w:val="both"/>
      </w:pPr>
      <w:r>
        <w:t xml:space="preserve">A number of nanomedicine strategies are being explored for oral delivery of antiretroviral drugs and have been reviewed previously </w:t>
      </w:r>
      <w:r w:rsidR="00143495">
        <w:fldChar w:fldCharType="begin"/>
      </w:r>
      <w:r w:rsidR="0091320F">
        <w:instrText xml:space="preserve"> ADDIN EN.CITE &lt;EndNote&gt;&lt;Cite&gt;&lt;Author&gt;Tatham&lt;/Author&gt;&lt;Year&gt;2015&lt;/Year&gt;&lt;RecNum&gt;13850&lt;/RecNum&gt;&lt;DisplayText&gt;[5]&lt;/DisplayText&gt;&lt;record&gt;&lt;rec-number&gt;13850&lt;/rec-number&gt;&lt;foreign-keys&gt;&lt;key app="EN" db-id="9zd00fsw9wdfwseet0550v99f9wapeeww9f2" timestamp="1496832380"&gt;13850&lt;/key&gt;&lt;/foreign-keys&gt;&lt;ref-type name="Journal Article"&gt;17&lt;/ref-type&gt;&lt;contributors&gt;&lt;authors&gt;&lt;author&gt;Tatham, L. M.&lt;/author&gt;&lt;author&gt;Rannard, S. P.&lt;/author&gt;&lt;author&gt;Owen, A.&lt;/author&gt;&lt;/authors&gt;&lt;/contributors&gt;&lt;auth-address&gt;Department of Molecular &amp;amp; Clinical Pharmacology, University of Liverpool, 70 Pembroke Place, Block H (First Floor), Liverpool, L69 3GF, UK.&lt;/auth-address&gt;&lt;titles&gt;&lt;title&gt;Nanoformulation strategies for the enhanced oral bioavailability of antiretroviral therapeutics&lt;/title&gt;&lt;secondary-title&gt;Ther Deliv&lt;/secondary-title&gt;&lt;/titles&gt;&lt;periodical&gt;&lt;full-title&gt;Therapeutic Delivery&lt;/full-title&gt;&lt;abbr-1&gt;Ther. Deliv.&lt;/abbr-1&gt;&lt;abbr-2&gt;Ther Deliv&lt;/abbr-2&gt;&lt;/periodical&gt;&lt;pages&gt;469-90&lt;/pages&gt;&lt;volume&gt;6&lt;/volume&gt;&lt;number&gt;4&lt;/number&gt;&lt;keywords&gt;&lt;keyword&gt;Administration, Oral&lt;/keyword&gt;&lt;keyword&gt;Anti-Retroviral Agents/*administration &amp;amp; dosage/*pharmacokinetics&lt;/keyword&gt;&lt;keyword&gt;Biological Availability&lt;/keyword&gt;&lt;keyword&gt;Chemistry, Pharmaceutical/*methods&lt;/keyword&gt;&lt;keyword&gt;Delayed-Action Preparations/therapeutic use&lt;/keyword&gt;&lt;keyword&gt;Gastrointestinal Absorption&lt;/keyword&gt;&lt;keyword&gt;HIV Infections/drug therapy/prevention &amp;amp; control&lt;/keyword&gt;&lt;keyword&gt;Humans&lt;/keyword&gt;&lt;keyword&gt;Nanomedicine/*methods&lt;/keyword&gt;&lt;/keywords&gt;&lt;dates&gt;&lt;year&gt;2015&lt;/year&gt;&lt;/dates&gt;&lt;isbn&gt;2041-6008 (Electronic)&amp;#xD;2041-5990 (Linking)&lt;/isbn&gt;&lt;accession-num&gt;25996045&lt;/accession-num&gt;&lt;urls&gt;&lt;related-urls&gt;&lt;url&gt;https://www.ncbi.nlm.nih.gov/pubmed/25996045&lt;/url&gt;&lt;/related-urls&gt;&lt;/urls&gt;&lt;electronic-resource-num&gt;10.4155/tde.15.4&lt;/electronic-resource-num&gt;&lt;/record&gt;&lt;/Cite&gt;&lt;/EndNote&gt;</w:instrText>
      </w:r>
      <w:r w:rsidR="00143495">
        <w:fldChar w:fldCharType="separate"/>
      </w:r>
      <w:r w:rsidR="004310A9">
        <w:rPr>
          <w:noProof/>
        </w:rPr>
        <w:t>[5]</w:t>
      </w:r>
      <w:r w:rsidR="00143495">
        <w:fldChar w:fldCharType="end"/>
      </w:r>
      <w:r w:rsidR="000B0029">
        <w:t xml:space="preserve">. </w:t>
      </w:r>
      <w:r>
        <w:t xml:space="preserve">Amongst the current strategies to improve bioavailability of poorly water-soluble </w:t>
      </w:r>
      <w:r w:rsidR="00740B0C">
        <w:t>drugs</w:t>
      </w:r>
      <w:r w:rsidR="0093357F">
        <w:t xml:space="preserve"> </w:t>
      </w:r>
      <w:r>
        <w:t xml:space="preserve">are solid drug nanoparticle (SDN) formulations. </w:t>
      </w:r>
      <w:r w:rsidR="006B0B43" w:rsidRPr="006B0B43">
        <w:t xml:space="preserve">SDNs of efavirenz were </w:t>
      </w:r>
      <w:r w:rsidR="00D71FAE">
        <w:t xml:space="preserve">recently </w:t>
      </w:r>
      <w:r w:rsidR="006B0B43" w:rsidRPr="006B0B43">
        <w:t>generated using a</w:t>
      </w:r>
      <w:r w:rsidR="00D71FAE">
        <w:t xml:space="preserve"> single-step</w:t>
      </w:r>
      <w:r w:rsidR="006B0B43" w:rsidRPr="006B0B43">
        <w:t xml:space="preserve"> </w:t>
      </w:r>
      <w:r w:rsidR="00740B0C" w:rsidRPr="006B0B43">
        <w:t>emulsion</w:t>
      </w:r>
      <w:r w:rsidR="00740B0C">
        <w:t>-</w:t>
      </w:r>
      <w:r w:rsidR="006B0B43" w:rsidRPr="006B0B43">
        <w:t>template</w:t>
      </w:r>
      <w:r w:rsidR="00740B0C">
        <w:t>d</w:t>
      </w:r>
      <w:r w:rsidR="006B0B43" w:rsidRPr="006B0B43">
        <w:t xml:space="preserve"> freeze-drying technique. </w:t>
      </w:r>
      <w:r w:rsidR="00143495">
        <w:fldChar w:fldCharType="begin">
          <w:fldData xml:space="preserve">PEVuZE5vdGU+PENpdGU+PEF1dGhvcj5NY0RvbmFsZDwvQXV0aG9yPjxZZWFyPjIwMTQ8L1llYXI+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</w:fldData>
        </w:fldChar>
      </w:r>
      <w:r w:rsidR="0091320F">
        <w:instrText xml:space="preserve"> ADDIN EN.CITE </w:instrText>
      </w:r>
      <w:r w:rsidR="0091320F">
        <w:fldChar w:fldCharType="begin">
          <w:fldData xml:space="preserve">PEVuZE5vdGU+PENpdGU+PEF1dGhvcj5NY0RvbmFsZDwvQXV0aG9yPjxZZWFyPjIwMTQ8L1llYXI+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</w:fldData>
        </w:fldChar>
      </w:r>
      <w:r w:rsidR="0091320F">
        <w:instrText xml:space="preserve"> ADDIN EN.CITE.DATA </w:instrText>
      </w:r>
      <w:r w:rsidR="0091320F">
        <w:fldChar w:fldCharType="end"/>
      </w:r>
      <w:r w:rsidR="00143495">
        <w:fldChar w:fldCharType="separate"/>
      </w:r>
      <w:r w:rsidR="004310A9">
        <w:rPr>
          <w:noProof/>
        </w:rPr>
        <w:t>[6]</w:t>
      </w:r>
      <w:r w:rsidR="00143495">
        <w:fldChar w:fldCharType="end"/>
      </w:r>
      <w:r w:rsidR="006B0B43" w:rsidRPr="006B0B43">
        <w:t xml:space="preserve">. </w:t>
      </w:r>
      <w:r w:rsidR="00BF0CCB" w:rsidRPr="006B0B43">
        <w:rPr>
          <w:i/>
          <w:iCs/>
        </w:rPr>
        <w:t>In vitro</w:t>
      </w:r>
      <w:r w:rsidR="0009209A">
        <w:rPr>
          <w:i/>
          <w:iCs/>
        </w:rPr>
        <w:t xml:space="preserve"> -</w:t>
      </w:r>
      <w:r w:rsidR="00BF0CCB" w:rsidRPr="006B0B43">
        <w:rPr>
          <w:i/>
          <w:iCs/>
        </w:rPr>
        <w:t xml:space="preserve"> in vivo</w:t>
      </w:r>
      <w:r w:rsidR="00D71FAE">
        <w:rPr>
          <w:i/>
          <w:iCs/>
        </w:rPr>
        <w:t xml:space="preserve"> </w:t>
      </w:r>
      <w:r w:rsidR="00D71FAE" w:rsidRPr="001D6EBF">
        <w:rPr>
          <w:iCs/>
        </w:rPr>
        <w:t>pharmacokinetic</w:t>
      </w:r>
      <w:r w:rsidR="00BF0CCB" w:rsidRPr="006B0B43">
        <w:rPr>
          <w:i/>
          <w:iCs/>
        </w:rPr>
        <w:t xml:space="preserve"> </w:t>
      </w:r>
      <w:r w:rsidR="00BF0CCB" w:rsidRPr="006B0B43">
        <w:t>extrapolation predicted that the SDN formulation</w:t>
      </w:r>
      <w:r w:rsidR="00D71FAE">
        <w:t>s</w:t>
      </w:r>
      <w:r w:rsidR="00BF0CCB" w:rsidRPr="006B0B43">
        <w:t xml:space="preserve"> could achieve similar pharmacokinetics to the standard </w:t>
      </w:r>
      <w:r w:rsidR="00D71FAE">
        <w:t xml:space="preserve">Sustiva© </w:t>
      </w:r>
      <w:r w:rsidR="00BF0CCB" w:rsidRPr="006B0B43">
        <w:t xml:space="preserve">formulation with </w:t>
      </w:r>
      <w:r w:rsidR="00D71FAE">
        <w:t xml:space="preserve">a </w:t>
      </w:r>
      <w:r w:rsidR="00BF0CCB" w:rsidRPr="006B0B43">
        <w:t xml:space="preserve">50% </w:t>
      </w:r>
      <w:r w:rsidR="00D71FAE">
        <w:t>lower</w:t>
      </w:r>
      <w:r w:rsidR="00D71FAE" w:rsidRPr="006B0B43">
        <w:t xml:space="preserve"> </w:t>
      </w:r>
      <w:r w:rsidR="00BF0CCB" w:rsidRPr="006B0B43">
        <w:t>dose. The</w:t>
      </w:r>
      <w:r w:rsidR="00D71FAE">
        <w:t>se simulations were validated</w:t>
      </w:r>
      <w:r w:rsidR="00BF0CCB" w:rsidRPr="006B0B43">
        <w:t xml:space="preserve"> </w:t>
      </w:r>
      <w:r w:rsidR="00BF0CCB" w:rsidRPr="006B0B43">
        <w:rPr>
          <w:i/>
          <w:iCs/>
        </w:rPr>
        <w:t>in vivo</w:t>
      </w:r>
      <w:r w:rsidR="00D71FAE">
        <w:rPr>
          <w:i/>
          <w:iCs/>
        </w:rPr>
        <w:t xml:space="preserve">, </w:t>
      </w:r>
      <w:r w:rsidR="00D71FAE" w:rsidRPr="001D6EBF">
        <w:rPr>
          <w:iCs/>
        </w:rPr>
        <w:t>with</w:t>
      </w:r>
      <w:r w:rsidR="00BF0CCB" w:rsidRPr="006B0B43">
        <w:rPr>
          <w:i/>
          <w:iCs/>
        </w:rPr>
        <w:t xml:space="preserve"> </w:t>
      </w:r>
      <w:r w:rsidR="00BF0CCB" w:rsidRPr="006B0B43">
        <w:t xml:space="preserve">pharmacokinetics </w:t>
      </w:r>
      <w:r w:rsidR="0043562D">
        <w:t>in rats demonstrat</w:t>
      </w:r>
      <w:r w:rsidR="00D71FAE">
        <w:t>ing a</w:t>
      </w:r>
      <w:r w:rsidR="00BF0CCB" w:rsidRPr="006B0B43">
        <w:t xml:space="preserve"> higher C</w:t>
      </w:r>
      <w:r w:rsidR="00BF0CCB" w:rsidRPr="001D6EBF">
        <w:rPr>
          <w:vertAlign w:val="subscript"/>
        </w:rPr>
        <w:t>max</w:t>
      </w:r>
      <w:r w:rsidR="00BF0CCB" w:rsidRPr="006B0B43">
        <w:t xml:space="preserve"> </w:t>
      </w:r>
      <w:r w:rsidR="00595528">
        <w:t>C</w:t>
      </w:r>
      <w:r w:rsidR="00595528" w:rsidRPr="00B06D8A">
        <w:rPr>
          <w:vertAlign w:val="subscript"/>
        </w:rPr>
        <w:t>min</w:t>
      </w:r>
      <w:r w:rsidR="00595528">
        <w:t xml:space="preserve"> and </w:t>
      </w:r>
      <w:r w:rsidR="0031600B">
        <w:t xml:space="preserve">AUC </w:t>
      </w:r>
      <w:r w:rsidR="00BF0CCB" w:rsidRPr="006B0B43">
        <w:t>compared to a conventional</w:t>
      </w:r>
      <w:r w:rsidR="0023391B">
        <w:t xml:space="preserve"> pre</w:t>
      </w:r>
      <w:r w:rsidR="00D71FAE">
        <w:t>clinical</w:t>
      </w:r>
      <w:r w:rsidR="00BF0CCB" w:rsidRPr="006B0B43">
        <w:t xml:space="preserve"> formulation</w:t>
      </w:r>
      <w:r w:rsidR="0097778C">
        <w:t xml:space="preserve"> </w:t>
      </w:r>
      <w:r w:rsidR="00143495">
        <w:fldChar w:fldCharType="begin">
          <w:fldData xml:space="preserve">PEVuZE5vdGU+PENpdGU+PEF1dGhvcj5NY0RvbmFsZDwvQXV0aG9yPjxZZWFyPjIwMTQ8L1llYXI+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</w:fldData>
        </w:fldChar>
      </w:r>
      <w:r w:rsidR="0091320F">
        <w:instrText xml:space="preserve"> ADDIN EN.CITE </w:instrText>
      </w:r>
      <w:r w:rsidR="0091320F">
        <w:fldChar w:fldCharType="begin">
          <w:fldData xml:space="preserve">PEVuZE5vdGU+PENpdGU+PEF1dGhvcj5NY0RvbmFsZDwvQXV0aG9yPjxZZWFyPjIwMTQ8L1llYXI+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</w:fldData>
        </w:fldChar>
      </w:r>
      <w:r w:rsidR="0091320F">
        <w:instrText xml:space="preserve"> ADDIN EN.CITE.DATA </w:instrText>
      </w:r>
      <w:r w:rsidR="0091320F">
        <w:fldChar w:fldCharType="end"/>
      </w:r>
      <w:r w:rsidR="00143495">
        <w:fldChar w:fldCharType="separate"/>
      </w:r>
      <w:r w:rsidR="004310A9">
        <w:rPr>
          <w:noProof/>
        </w:rPr>
        <w:t>[6]</w:t>
      </w:r>
      <w:r w:rsidR="00143495">
        <w:fldChar w:fldCharType="end"/>
      </w:r>
      <w:r w:rsidR="0097778C">
        <w:t>.</w:t>
      </w:r>
      <w:r w:rsidR="00B92D58">
        <w:t xml:space="preserve"> </w:t>
      </w:r>
    </w:p>
    <w:p w14:paraId="097AFE9C" w14:textId="77777777" w:rsidR="00B92D58" w:rsidRDefault="00B92D58" w:rsidP="000955A6">
      <w:pPr>
        <w:spacing w:line="480" w:lineRule="auto"/>
        <w:jc w:val="both"/>
      </w:pPr>
    </w:p>
    <w:p w14:paraId="4E864997" w14:textId="77777777" w:rsidR="007378A3" w:rsidRDefault="00B92D58" w:rsidP="000955A6">
      <w:pPr>
        <w:spacing w:line="480" w:lineRule="auto"/>
        <w:jc w:val="both"/>
      </w:pPr>
      <w:r>
        <w:t>Currently</w:t>
      </w:r>
      <w:r w:rsidR="00D71FAE">
        <w:t>,</w:t>
      </w:r>
      <w:r>
        <w:t xml:space="preserve"> </w:t>
      </w:r>
      <w:r w:rsidR="00D71FAE">
        <w:t>the ritonavir-boosted lopinavir</w:t>
      </w:r>
      <w:r>
        <w:t xml:space="preserve"> </w:t>
      </w:r>
      <w:r w:rsidR="0023391B">
        <w:t>(Kaletra©)</w:t>
      </w:r>
      <w:r w:rsidR="00B1091C">
        <w:t xml:space="preserve"> </w:t>
      </w:r>
      <w:r w:rsidR="00D71FAE">
        <w:t>paediatric formulation consists of</w:t>
      </w:r>
      <w:r w:rsidR="00863E43">
        <w:t xml:space="preserve"> an oral solution of 42% ethanol and 15% propylene glycol </w:t>
      </w:r>
      <w:r w:rsidR="00143495">
        <w:fldChar w:fldCharType="begin"/>
      </w:r>
      <w:r w:rsidR="0091320F">
        <w:instrText xml:space="preserve"> ADDIN EN.CITE &lt;EndNote&gt;&lt;Cite&gt;&lt;Author&gt;Giardiello&lt;/Author&gt;&lt;Year&gt;2016&lt;/Year&gt;&lt;RecNum&gt;13852&lt;/RecNum&gt;&lt;DisplayText&gt;[7]&lt;/DisplayText&gt;&lt;record&gt;&lt;rec-number&gt;13852&lt;/rec-number&gt;&lt;foreign-keys&gt;&lt;key app="EN" db-id="9zd00fsw9wdfwseet0550v99f9wapeeww9f2" timestamp="1496832381"&gt;13852&lt;/key&gt;&lt;/foreign-keys&gt;&lt;ref-type name="Journal Article"&gt;17&lt;/ref-type&gt;&lt;contributors&gt;&lt;authors&gt;&lt;author&gt;Giardiello, M.&lt;/author&gt;&lt;author&gt;Liptrott, N. J.&lt;/author&gt;&lt;author&gt;McDonald, T. O.&lt;/author&gt;&lt;author&gt;Moss, D.&lt;/author&gt;&lt;author&gt;Siccardi, M.&lt;/author&gt;&lt;author&gt;Martin, P.&lt;/author&gt;&lt;author&gt;Smith, D.&lt;/author&gt;&lt;author&gt;Gurjar, R.&lt;/author&gt;&lt;author&gt;Rannard, S. P.&lt;/author&gt;&lt;author&gt;Owen, A.&lt;/author&gt;&lt;/authors&gt;&lt;/contributors&gt;&lt;auth-address&gt;Department of Chemistry, University of Liverpool, Crown Street, Liverpool L69 7ZD, UK.&amp;#xD;Department of Molecular and Clinical Pharmacology, University of Liverpool, Block H, 70 Pembroke Place, Liverpool L69 3GF, UK.&lt;/auth-address&gt;&lt;titles&gt;&lt;title&gt;Accelerated oral nanomedicine discovery from miniaturized screening to clinical production exemplified by paediatric HIV nanotherapies&lt;/title&gt;&lt;secondary-title&gt;Nat Commun&lt;/secondary-title&gt;&lt;/titles&gt;&lt;periodical&gt;&lt;full-title&gt;Nat Commun&lt;/full-title&gt;&lt;/periodical&gt;&lt;pages&gt;13184&lt;/pages&gt;&lt;volume&gt;7&lt;/volume&gt;&lt;dates&gt;&lt;year&gt;2016&lt;/year&gt;&lt;pub-dates&gt;&lt;date&gt;Oct 21&lt;/date&gt;&lt;/pub-dates&gt;&lt;/dates&gt;&lt;isbn&gt;2041-1723 (Electronic)&amp;#xD;2041-1723 (Linking)&lt;/isbn&gt;&lt;accession-num&gt;27767027&lt;/accession-num&gt;&lt;urls&gt;&lt;related-urls&gt;&lt;url&gt;https://www.ncbi.nlm.nih.gov/pubmed/27767027&lt;/url&gt;&lt;/related-urls&gt;&lt;/urls&gt;&lt;custom2&gt;PMC5078733 LPV SDNs and LPV/RTV combination SDNs described herein. The remaining authors declare no competing financial interests.&lt;/custom2&gt;&lt;electronic-resource-num&gt;10.1038/ncomms13184&lt;/electronic-resource-num&gt;&lt;/record&gt;&lt;/Cite&gt;&lt;/EndNote&gt;</w:instrText>
      </w:r>
      <w:r w:rsidR="00143495">
        <w:fldChar w:fldCharType="separate"/>
      </w:r>
      <w:r w:rsidR="004310A9">
        <w:rPr>
          <w:noProof/>
        </w:rPr>
        <w:t>[7]</w:t>
      </w:r>
      <w:r w:rsidR="00143495">
        <w:fldChar w:fldCharType="end"/>
      </w:r>
      <w:r w:rsidR="00740B0C">
        <w:t>, which</w:t>
      </w:r>
      <w:r w:rsidR="00DF0BED">
        <w:t xml:space="preserve"> </w:t>
      </w:r>
      <w:r w:rsidR="001E008F">
        <w:t xml:space="preserve">is </w:t>
      </w:r>
      <w:r w:rsidR="00D71FAE">
        <w:t xml:space="preserve">clearly </w:t>
      </w:r>
      <w:r w:rsidR="0034420E">
        <w:t>undesirable</w:t>
      </w:r>
      <w:r w:rsidR="00740B0C">
        <w:t>. This has</w:t>
      </w:r>
      <w:r w:rsidR="0034420E">
        <w:t xml:space="preserve"> </w:t>
      </w:r>
      <w:r w:rsidR="00D71FAE">
        <w:t>spurr</w:t>
      </w:r>
      <w:r w:rsidR="00740B0C">
        <w:t>ed</w:t>
      </w:r>
      <w:r w:rsidR="00D71FAE">
        <w:t xml:space="preserve"> efforts to develop other formats (such as “sprinkles”) that </w:t>
      </w:r>
      <w:r w:rsidR="0023391B">
        <w:t xml:space="preserve">despite some success </w:t>
      </w:r>
      <w:r w:rsidR="00D71FAE">
        <w:t xml:space="preserve">have proven challenging due to issues </w:t>
      </w:r>
      <w:r w:rsidR="0023391B">
        <w:t>such as</w:t>
      </w:r>
      <w:r w:rsidR="00D71FAE">
        <w:t xml:space="preserve"> taste-masking</w:t>
      </w:r>
      <w:r w:rsidR="0034420E">
        <w:t xml:space="preserve">. </w:t>
      </w:r>
      <w:r w:rsidR="00740B0C">
        <w:t>Recently</w:t>
      </w:r>
      <w:r w:rsidR="0023391B">
        <w:t xml:space="preserve">, </w:t>
      </w:r>
      <w:r w:rsidR="00A57954">
        <w:t xml:space="preserve">lopinavir </w:t>
      </w:r>
      <w:r w:rsidR="00740B0C">
        <w:t xml:space="preserve">SDN </w:t>
      </w:r>
      <w:r w:rsidR="0023391B">
        <w:t xml:space="preserve">formulations </w:t>
      </w:r>
      <w:r w:rsidR="00A57954">
        <w:t xml:space="preserve">(alone and in combination with ritonavir) were produced </w:t>
      </w:r>
      <w:r w:rsidR="0023391B">
        <w:t>with potential for an</w:t>
      </w:r>
      <w:r w:rsidR="00A57954">
        <w:t xml:space="preserve"> </w:t>
      </w:r>
      <w:r w:rsidR="0023391B">
        <w:t>ethanol-</w:t>
      </w:r>
      <w:r w:rsidR="00A57954">
        <w:t xml:space="preserve">free paediatric </w:t>
      </w:r>
      <w:r w:rsidR="0023391B">
        <w:t xml:space="preserve">liquid </w:t>
      </w:r>
      <w:r w:rsidR="00A57954">
        <w:t xml:space="preserve">formulation. </w:t>
      </w:r>
      <w:r w:rsidR="007378A3" w:rsidRPr="00495D58">
        <w:rPr>
          <w:i/>
        </w:rPr>
        <w:t>In vivo</w:t>
      </w:r>
      <w:r w:rsidR="007378A3">
        <w:t xml:space="preserve"> pharmacokinetics demonstrated </w:t>
      </w:r>
      <w:r w:rsidR="0023391B">
        <w:t>similar plasma concentrations</w:t>
      </w:r>
      <w:r w:rsidR="007378A3">
        <w:t xml:space="preserve"> </w:t>
      </w:r>
      <w:r w:rsidR="0023391B">
        <w:t xml:space="preserve"> </w:t>
      </w:r>
      <w:r w:rsidR="007378A3">
        <w:t xml:space="preserve">to </w:t>
      </w:r>
      <w:r w:rsidR="0023391B">
        <w:t xml:space="preserve">a </w:t>
      </w:r>
      <w:r w:rsidR="007378A3">
        <w:t xml:space="preserve">conventional lopinavir </w:t>
      </w:r>
      <w:r w:rsidR="0023391B">
        <w:t>preclinical formulation</w:t>
      </w:r>
      <w:r w:rsidR="001B7484">
        <w:t xml:space="preserve">, </w:t>
      </w:r>
      <w:r w:rsidR="0023391B">
        <w:t>without the need for an organic solvent</w:t>
      </w:r>
      <w:r w:rsidR="00BB37E3">
        <w:t xml:space="preserve"> </w:t>
      </w:r>
      <w:r w:rsidR="00143495">
        <w:fldChar w:fldCharType="begin"/>
      </w:r>
      <w:r w:rsidR="0091320F">
        <w:instrText xml:space="preserve"> ADDIN EN.CITE &lt;EndNote&gt;&lt;Cite&gt;&lt;Author&gt;Giardiello&lt;/Author&gt;&lt;Year&gt;2016&lt;/Year&gt;&lt;RecNum&gt;13852&lt;/RecNum&gt;&lt;DisplayText&gt;[7]&lt;/DisplayText&gt;&lt;record&gt;&lt;rec-number&gt;13852&lt;/rec-number&gt;&lt;foreign-keys&gt;&lt;key app="EN" db-id="9zd00fsw9wdfwseet0550v99f9wapeeww9f2" timestamp="1496832381"&gt;13852&lt;/key&gt;&lt;/foreign-keys&gt;&lt;ref-type name="Journal Article"&gt;17&lt;/ref-type&gt;&lt;contributors&gt;&lt;authors&gt;&lt;author&gt;Giardiello, M.&lt;/author&gt;&lt;author&gt;Liptrott, N. J.&lt;/author&gt;&lt;author&gt;McDonald, T. O.&lt;/author&gt;&lt;author&gt;Moss, D.&lt;/author&gt;&lt;author&gt;Siccardi, M.&lt;/author&gt;&lt;author&gt;Martin, P.&lt;/author&gt;&lt;author&gt;Smith, D.&lt;/author&gt;&lt;author&gt;Gurjar, R.&lt;/author&gt;&lt;author&gt;Rannard, S. P.&lt;/author&gt;&lt;author&gt;Owen, A.&lt;/author&gt;&lt;/authors&gt;&lt;/contributors&gt;&lt;auth-address&gt;Department of Chemistry, University of Liverpool, Crown Street, Liverpool L69 7ZD, UK.&amp;#xD;Department of Molecular and Clinical Pharmacology, University of Liverpool, Block H, 70 Pembroke Place, Liverpool L69 3GF, UK.&lt;/auth-address&gt;&lt;titles&gt;&lt;title&gt;Accelerated oral nanomedicine discovery from miniaturized screening to clinical production exemplified by paediatric HIV nanotherapies&lt;/title&gt;&lt;secondary-title&gt;Nat Commun&lt;/secondary-title&gt;&lt;/titles&gt;&lt;periodical&gt;&lt;full-title&gt;Nat Commun&lt;/full-title&gt;&lt;/periodical&gt;&lt;pages&gt;13184&lt;/pages&gt;&lt;volume&gt;7&lt;/volume&gt;&lt;dates&gt;&lt;year&gt;2016&lt;/year&gt;&lt;pub-dates&gt;&lt;date&gt;Oct 21&lt;/date&gt;&lt;/pub-dates&gt;&lt;/dates&gt;&lt;isbn&gt;2041-1723 (Electronic)&amp;#xD;2041-1723 (Linking)&lt;/isbn&gt;&lt;accession-num&gt;27767027&lt;/accession-num&gt;&lt;urls&gt;&lt;related-urls&gt;&lt;url&gt;https://www.ncbi.nlm.nih.gov/pubmed/27767027&lt;/url&gt;&lt;/related-urls&gt;&lt;/urls&gt;&lt;custom2&gt;PMC5078733 LPV SDNs and LPV/RTV combination SDNs described herein. The remaining authors declare no competing financial interests.&lt;/custom2&gt;&lt;electronic-resource-num&gt;10.1038/ncomms13184&lt;/electronic-resource-num&gt;&lt;/record&gt;&lt;/Cite&gt;&lt;/EndNote&gt;</w:instrText>
      </w:r>
      <w:r w:rsidR="00143495">
        <w:fldChar w:fldCharType="separate"/>
      </w:r>
      <w:r w:rsidR="004310A9">
        <w:rPr>
          <w:noProof/>
        </w:rPr>
        <w:t>[7]</w:t>
      </w:r>
      <w:r w:rsidR="00143495">
        <w:fldChar w:fldCharType="end"/>
      </w:r>
      <w:r w:rsidR="007378A3">
        <w:t xml:space="preserve">. </w:t>
      </w:r>
    </w:p>
    <w:p w14:paraId="10C1F210" w14:textId="77777777" w:rsidR="0023391B" w:rsidRDefault="0023391B" w:rsidP="000955A6">
      <w:pPr>
        <w:spacing w:line="480" w:lineRule="auto"/>
        <w:jc w:val="both"/>
      </w:pPr>
    </w:p>
    <w:p w14:paraId="7B6FF8DF" w14:textId="77777777" w:rsidR="0023391B" w:rsidRPr="007378A3" w:rsidRDefault="005015F2" w:rsidP="000955A6">
      <w:pPr>
        <w:spacing w:line="480" w:lineRule="auto"/>
        <w:jc w:val="both"/>
      </w:pPr>
      <w:r>
        <w:t>Unlike many nanomedicine s</w:t>
      </w:r>
      <w:r w:rsidR="007E2DEC">
        <w:t>trategies, the SDN technologies described above are translatable to industrial scale through spray-dry manufacture</w:t>
      </w:r>
      <w:r w:rsidR="00F53E38">
        <w:t xml:space="preserve"> and utilise already licensed drugs in combination with FDA </w:t>
      </w:r>
      <w:r w:rsidR="00740B0C">
        <w:t>CDER-</w:t>
      </w:r>
      <w:r w:rsidR="00F53E38">
        <w:t>listed excipients</w:t>
      </w:r>
      <w:r w:rsidR="00707617">
        <w:t>. Thus,</w:t>
      </w:r>
      <w:r w:rsidR="007E2DEC">
        <w:t xml:space="preserve"> </w:t>
      </w:r>
      <w:r w:rsidR="00707617">
        <w:lastRenderedPageBreak/>
        <w:t xml:space="preserve">they </w:t>
      </w:r>
      <w:r w:rsidR="007E2DEC">
        <w:t xml:space="preserve">potentially </w:t>
      </w:r>
      <w:r w:rsidR="00707617">
        <w:t>provide</w:t>
      </w:r>
      <w:r w:rsidR="007E2DEC">
        <w:t xml:space="preserve"> </w:t>
      </w:r>
      <w:r w:rsidR="00740B0C">
        <w:t xml:space="preserve">low-cost </w:t>
      </w:r>
      <w:r w:rsidR="007E2DEC">
        <w:t xml:space="preserve">solutions to free up manufacturing capacity, while reducing doses required for effective therapy </w:t>
      </w:r>
      <w:r w:rsidR="00143495">
        <w:fldChar w:fldCharType="begin"/>
      </w:r>
      <w:r w:rsidR="0091320F">
        <w:instrText xml:space="preserve"> ADDIN EN.CITE &lt;EndNote&gt;&lt;Cite&gt;&lt;Author&gt;Giardiello&lt;/Author&gt;&lt;Year&gt;2016&lt;/Year&gt;&lt;RecNum&gt;13852&lt;/RecNum&gt;&lt;DisplayText&gt;[7]&lt;/DisplayText&gt;&lt;record&gt;&lt;rec-number&gt;13852&lt;/rec-number&gt;&lt;foreign-keys&gt;&lt;key app="EN" db-id="9zd00fsw9wdfwseet0550v99f9wapeeww9f2" timestamp="1496832381"&gt;13852&lt;/key&gt;&lt;/foreign-keys&gt;&lt;ref-type name="Journal Article"&gt;17&lt;/ref-type&gt;&lt;contributors&gt;&lt;authors&gt;&lt;author&gt;Giardiello, M.&lt;/author&gt;&lt;author&gt;Liptrott, N. J.&lt;/author&gt;&lt;author&gt;McDonald, T. O.&lt;/author&gt;&lt;author&gt;Moss, D.&lt;/author&gt;&lt;author&gt;Siccardi, M.&lt;/author&gt;&lt;author&gt;Martin, P.&lt;/author&gt;&lt;author&gt;Smith, D.&lt;/author&gt;&lt;author&gt;Gurjar, R.&lt;/author&gt;&lt;author&gt;Rannard, S. P.&lt;/author&gt;&lt;author&gt;Owen, A.&lt;/author&gt;&lt;/authors&gt;&lt;/contributors&gt;&lt;auth-address&gt;Department of Chemistry, University of Liverpool, Crown Street, Liverpool L69 7ZD, UK.&amp;#xD;Department of Molecular and Clinical Pharmacology, University of Liverpool, Block H, 70 Pembroke Place, Liverpool L69 3GF, UK.&lt;/auth-address&gt;&lt;titles&gt;&lt;title&gt;Accelerated oral nanomedicine discovery from miniaturized screening to clinical production exemplified by paediatric HIV nanotherapies&lt;/title&gt;&lt;secondary-title&gt;Nat Commun&lt;/secondary-title&gt;&lt;/titles&gt;&lt;periodical&gt;&lt;full-title&gt;Nat Commun&lt;/full-title&gt;&lt;/periodical&gt;&lt;pages&gt;13184&lt;/pages&gt;&lt;volume&gt;7&lt;/volume&gt;&lt;dates&gt;&lt;year&gt;2016&lt;/year&gt;&lt;pub-dates&gt;&lt;date&gt;Oct 21&lt;/date&gt;&lt;/pub-dates&gt;&lt;/dates&gt;&lt;isbn&gt;2041-1723 (Electronic)&amp;#xD;2041-1723 (Linking)&lt;/isbn&gt;&lt;accession-num&gt;27767027&lt;/accession-num&gt;&lt;urls&gt;&lt;related-urls&gt;&lt;url&gt;https://www.ncbi.nlm.nih.gov/pubmed/27767027&lt;/url&gt;&lt;/related-urls&gt;&lt;/urls&gt;&lt;custom2&gt;PMC5078733 LPV SDNs and LPV/RTV combination SDNs described herein. The remaining authors declare no competing financial interests.&lt;/custom2&gt;&lt;electronic-resource-num&gt;10.1038/ncomms13184&lt;/electronic-resource-num&gt;&lt;/record&gt;&lt;/Cite&gt;&lt;/EndNote&gt;</w:instrText>
      </w:r>
      <w:r w:rsidR="00143495">
        <w:fldChar w:fldCharType="separate"/>
      </w:r>
      <w:r w:rsidR="004310A9">
        <w:rPr>
          <w:noProof/>
        </w:rPr>
        <w:t>[7]</w:t>
      </w:r>
      <w:r w:rsidR="00143495">
        <w:fldChar w:fldCharType="end"/>
      </w:r>
      <w:r w:rsidR="007E2DEC">
        <w:t>. Importantly however, o</w:t>
      </w:r>
      <w:r w:rsidR="0023391B">
        <w:t xml:space="preserve">ther </w:t>
      </w:r>
      <w:r w:rsidR="007E2DEC">
        <w:t xml:space="preserve">advanced </w:t>
      </w:r>
      <w:r w:rsidR="0023391B">
        <w:t xml:space="preserve">strategies involving lipid- or polymer-based nanocarrier systems have also shown </w:t>
      </w:r>
      <w:r w:rsidR="006C57BF">
        <w:t xml:space="preserve">preclinical </w:t>
      </w:r>
      <w:r w:rsidR="0023391B">
        <w:t xml:space="preserve">success in augmenting oral delivery </w:t>
      </w:r>
      <w:r w:rsidR="00143495">
        <w:fldChar w:fldCharType="begin">
          <w:fldData xml:space="preserve">PEVuZE5vdGU+PENpdGU+PEF1dGhvcj5Uc2h3ZXU8L0F1dGhvcj48WWVhcj4yMDE0PC9ZZWFyPjxS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</w:fldData>
        </w:fldChar>
      </w:r>
      <w:r w:rsidR="0091320F">
        <w:instrText xml:space="preserve"> ADDIN EN.CITE </w:instrText>
      </w:r>
      <w:r w:rsidR="0091320F">
        <w:fldChar w:fldCharType="begin">
          <w:fldData xml:space="preserve">PEVuZE5vdGU+PENpdGU+PEF1dGhvcj5Uc2h3ZXU8L0F1dGhvcj48WWVhcj4yMDE0PC9ZZWFyPjxS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</w:fldData>
        </w:fldChar>
      </w:r>
      <w:r w:rsidR="0091320F">
        <w:instrText xml:space="preserve"> ADDIN EN.CITE.DATA </w:instrText>
      </w:r>
      <w:r w:rsidR="0091320F">
        <w:fldChar w:fldCharType="end"/>
      </w:r>
      <w:r w:rsidR="00143495">
        <w:fldChar w:fldCharType="separate"/>
      </w:r>
      <w:r w:rsidR="004310A9">
        <w:rPr>
          <w:noProof/>
        </w:rPr>
        <w:t>[8-10]</w:t>
      </w:r>
      <w:r w:rsidR="00143495">
        <w:fldChar w:fldCharType="end"/>
      </w:r>
      <w:r w:rsidR="007E2DEC">
        <w:t>.</w:t>
      </w:r>
      <w:r w:rsidR="00F53E38">
        <w:t xml:space="preserve"> It should be noted that many of these strategies involve carrier materials (or excipients) that are in themselves novel, </w:t>
      </w:r>
      <w:r w:rsidR="006C57BF">
        <w:t xml:space="preserve">which may present hurdles to </w:t>
      </w:r>
      <w:r w:rsidR="00740B0C">
        <w:t xml:space="preserve">translation, necessitating </w:t>
      </w:r>
      <w:r w:rsidR="006C57BF">
        <w:t xml:space="preserve">additional safety </w:t>
      </w:r>
      <w:r w:rsidR="00740B0C">
        <w:t>assessments</w:t>
      </w:r>
      <w:r w:rsidR="006C57BF">
        <w:t>.</w:t>
      </w:r>
    </w:p>
    <w:p w14:paraId="11AB7189" w14:textId="77777777" w:rsidR="00851EF2" w:rsidRDefault="00851EF2" w:rsidP="002E698B">
      <w:pPr>
        <w:spacing w:line="480" w:lineRule="auto"/>
        <w:jc w:val="both"/>
        <w:rPr>
          <w:b/>
        </w:rPr>
      </w:pPr>
    </w:p>
    <w:p w14:paraId="792F453F" w14:textId="77777777" w:rsidR="00B87DB3" w:rsidRDefault="007E2DEC" w:rsidP="001B7484">
      <w:pPr>
        <w:spacing w:line="480" w:lineRule="auto"/>
        <w:jc w:val="both"/>
        <w:outlineLvl w:val="0"/>
        <w:rPr>
          <w:b/>
        </w:rPr>
      </w:pPr>
      <w:r>
        <w:rPr>
          <w:b/>
        </w:rPr>
        <w:t>Long-</w:t>
      </w:r>
      <w:r w:rsidR="00724EBE">
        <w:rPr>
          <w:b/>
        </w:rPr>
        <w:t>Acting Injectable</w:t>
      </w:r>
      <w:r>
        <w:rPr>
          <w:b/>
        </w:rPr>
        <w:t xml:space="preserve"> (LAI) nanomedicines</w:t>
      </w:r>
    </w:p>
    <w:p w14:paraId="25806FBC" w14:textId="77777777" w:rsidR="009B19BD" w:rsidRDefault="00917F65" w:rsidP="000955A6">
      <w:pPr>
        <w:spacing w:line="480" w:lineRule="auto"/>
        <w:jc w:val="both"/>
        <w:rPr>
          <w:bCs/>
        </w:rPr>
      </w:pPr>
      <w:r>
        <w:rPr>
          <w:bCs/>
        </w:rPr>
        <w:t xml:space="preserve">Problems with low </w:t>
      </w:r>
      <w:r w:rsidR="00F771AF" w:rsidRPr="00F771AF">
        <w:rPr>
          <w:bCs/>
        </w:rPr>
        <w:t xml:space="preserve">adherence </w:t>
      </w:r>
      <w:r>
        <w:rPr>
          <w:bCs/>
        </w:rPr>
        <w:t>are currently being addressed</w:t>
      </w:r>
      <w:r w:rsidR="00C42E00" w:rsidRPr="00C42E00">
        <w:rPr>
          <w:bCs/>
        </w:rPr>
        <w:t xml:space="preserve"> </w:t>
      </w:r>
      <w:r>
        <w:rPr>
          <w:bCs/>
        </w:rPr>
        <w:t>by</w:t>
      </w:r>
      <w:r w:rsidR="00C42E00" w:rsidRPr="00C42E00">
        <w:rPr>
          <w:bCs/>
        </w:rPr>
        <w:t xml:space="preserve"> development of long-acting </w:t>
      </w:r>
      <w:r w:rsidR="003C12A9">
        <w:rPr>
          <w:bCs/>
        </w:rPr>
        <w:t xml:space="preserve">injectable </w:t>
      </w:r>
      <w:r w:rsidR="00E42F28">
        <w:rPr>
          <w:bCs/>
        </w:rPr>
        <w:t>(</w:t>
      </w:r>
      <w:r w:rsidR="001B7484">
        <w:rPr>
          <w:bCs/>
        </w:rPr>
        <w:t>LAI</w:t>
      </w:r>
      <w:r w:rsidR="00E42F28">
        <w:rPr>
          <w:bCs/>
        </w:rPr>
        <w:t xml:space="preserve">) </w:t>
      </w:r>
      <w:r w:rsidR="00C42E00" w:rsidRPr="00C42E00">
        <w:rPr>
          <w:bCs/>
        </w:rPr>
        <w:t>formulations</w:t>
      </w:r>
      <w:r>
        <w:rPr>
          <w:bCs/>
        </w:rPr>
        <w:t xml:space="preserve"> </w:t>
      </w:r>
      <w:r w:rsidR="00143495">
        <w:rPr>
          <w:bCs/>
        </w:rPr>
        <w:fldChar w:fldCharType="begin"/>
      </w:r>
      <w:r w:rsidR="0091320F">
        <w:rPr>
          <w:bCs/>
        </w:rPr>
        <w:instrText xml:space="preserve"> ADDIN EN.CITE &lt;EndNote&gt;&lt;Cite&gt;&lt;Author&gt;Owen&lt;/Author&gt;&lt;Year&gt;2016&lt;/Year&gt;&lt;RecNum&gt;13847&lt;/RecNum&gt;&lt;DisplayText&gt;[2]&lt;/DisplayText&gt;&lt;record&gt;&lt;rec-number&gt;13847&lt;/rec-number&gt;&lt;foreign-keys&gt;&lt;key app="EN" db-id="9zd00fsw9wdfwseet0550v99f9wapeeww9f2" timestamp="1496832379"&gt;13847&lt;/key&gt;&lt;/foreign-keys&gt;&lt;ref-type name="Journal Article"&gt;17&lt;/ref-type&gt;&lt;contributors&gt;&lt;authors&gt;&lt;author&gt;Owen, A.&lt;/author&gt;&lt;author&gt;Rannard, S.&lt;/author&gt;&lt;/authors&gt;&lt;/contributors&gt;&lt;auth-address&gt;Department of Molecular and Clinical Pharmacology, Institute of Translational Medicine, 70 Pembroke Place, University of Liverpool, Liverpool L693GF, UK.&amp;#xD;Department of Chemistry, Crown Street, University of Liverpool, L69 3BX, UK.&lt;/auth-address&gt;&lt;titles&gt;&lt;title&gt;Strengths, weaknesses, opportunities and challenges for long acting injectable therapies: Insights for applications in HIV therapy&lt;/title&gt;&lt;secondary-title&gt;Adv Drug Deliv Rev&lt;/secondary-title&gt;&lt;/titles&gt;&lt;periodical&gt;&lt;full-title&gt;Adv Drug Deliv Rev&lt;/full-title&gt;&lt;abbr-1&gt;Advanced drug delivery reviews&lt;/abbr-1&gt;&lt;/periodical&gt;&lt;pages&gt;144-56&lt;/pages&gt;&lt;volume&gt;103&lt;/volume&gt;&lt;keywords&gt;&lt;keyword&gt;Controlled-release&lt;/keyword&gt;&lt;keyword&gt;Drug delivery&lt;/keyword&gt;&lt;keyword&gt;Extended-release&lt;/keyword&gt;&lt;keyword&gt;Formulation&lt;/keyword&gt;&lt;keyword&gt;Nanomedicine&lt;/keyword&gt;&lt;keyword&gt;Pharmacokinetics&lt;/keyword&gt;&lt;keyword&gt;Sustained-release&lt;/keyword&gt;&lt;keyword&gt;Time-release&lt;/keyword&gt;&lt;/keywords&gt;&lt;dates&gt;&lt;year&gt;2016&lt;/year&gt;&lt;pub-dates&gt;&lt;date&gt;Aug 01&lt;/date&gt;&lt;/pub-dates&gt;&lt;/dates&gt;&lt;isbn&gt;1872-8294 (Electronic)&amp;#xD;0169-409X (Linking)&lt;/isbn&gt;&lt;accession-num&gt;26916628&lt;/accession-num&gt;&lt;urls&gt;&lt;related-urls&gt;&lt;url&gt;https://www.ncbi.nlm.nih.gov/pubmed/26916628&lt;/url&gt;&lt;/related-urls&gt;&lt;/urls&gt;&lt;custom2&gt;PMC4935562&lt;/custom2&gt;&lt;electronic-resource-num&gt;10.1016/j.addr.2016.02.003&lt;/electronic-resource-num&gt;&lt;/record&gt;&lt;/Cite&gt;&lt;/EndNote&gt;</w:instrText>
      </w:r>
      <w:r w:rsidR="00143495">
        <w:rPr>
          <w:bCs/>
        </w:rPr>
        <w:fldChar w:fldCharType="separate"/>
      </w:r>
      <w:r w:rsidR="007D5CC1">
        <w:rPr>
          <w:bCs/>
          <w:noProof/>
        </w:rPr>
        <w:t>[2]</w:t>
      </w:r>
      <w:r w:rsidR="00143495">
        <w:rPr>
          <w:bCs/>
        </w:rPr>
        <w:fldChar w:fldCharType="end"/>
      </w:r>
      <w:r w:rsidR="007D5CC1">
        <w:rPr>
          <w:bCs/>
        </w:rPr>
        <w:t>.</w:t>
      </w:r>
      <w:r>
        <w:rPr>
          <w:bCs/>
        </w:rPr>
        <w:t xml:space="preserve"> </w:t>
      </w:r>
      <w:r w:rsidR="00A41346">
        <w:rPr>
          <w:bCs/>
        </w:rPr>
        <w:t xml:space="preserve">The </w:t>
      </w:r>
      <w:r w:rsidR="0053346E">
        <w:rPr>
          <w:bCs/>
        </w:rPr>
        <w:t>non-nucleoside reverse t</w:t>
      </w:r>
      <w:r w:rsidR="006A03F7">
        <w:rPr>
          <w:bCs/>
        </w:rPr>
        <w:t>ranscriptase inhibitor</w:t>
      </w:r>
      <w:r w:rsidR="00A41346">
        <w:rPr>
          <w:bCs/>
        </w:rPr>
        <w:t xml:space="preserve"> Rilpivirine </w:t>
      </w:r>
      <w:r w:rsidR="00BB019F">
        <w:rPr>
          <w:bCs/>
        </w:rPr>
        <w:t xml:space="preserve">has </w:t>
      </w:r>
      <w:r w:rsidR="00A41346">
        <w:rPr>
          <w:bCs/>
        </w:rPr>
        <w:t>been availa</w:t>
      </w:r>
      <w:r w:rsidR="00485046">
        <w:rPr>
          <w:bCs/>
        </w:rPr>
        <w:t xml:space="preserve">ble for oral administration since 2011. Recently, rilpivirine has been </w:t>
      </w:r>
      <w:r w:rsidR="0041243D">
        <w:rPr>
          <w:bCs/>
        </w:rPr>
        <w:t>nano</w:t>
      </w:r>
      <w:r w:rsidR="00485046">
        <w:rPr>
          <w:bCs/>
        </w:rPr>
        <w:t xml:space="preserve">formulated </w:t>
      </w:r>
      <w:r w:rsidR="0041243D">
        <w:rPr>
          <w:bCs/>
        </w:rPr>
        <w:t>to produce</w:t>
      </w:r>
      <w:r w:rsidR="00485046">
        <w:rPr>
          <w:bCs/>
        </w:rPr>
        <w:t xml:space="preserve"> a LAI. When administered </w:t>
      </w:r>
      <w:r w:rsidR="00A86728">
        <w:rPr>
          <w:bCs/>
        </w:rPr>
        <w:t>subcutaneous</w:t>
      </w:r>
      <w:r w:rsidR="00485046">
        <w:rPr>
          <w:bCs/>
        </w:rPr>
        <w:t>ly</w:t>
      </w:r>
      <w:r w:rsidR="00822D52">
        <w:rPr>
          <w:bCs/>
        </w:rPr>
        <w:t xml:space="preserve"> (SC)</w:t>
      </w:r>
      <w:r w:rsidR="00DB1AFE" w:rsidRPr="00DB1AFE">
        <w:rPr>
          <w:bCs/>
        </w:rPr>
        <w:t xml:space="preserve"> or intramuscular</w:t>
      </w:r>
      <w:r w:rsidR="00485046">
        <w:rPr>
          <w:bCs/>
        </w:rPr>
        <w:t>ly</w:t>
      </w:r>
      <w:r w:rsidR="00DB1AFE" w:rsidRPr="00DB1AFE">
        <w:rPr>
          <w:bCs/>
        </w:rPr>
        <w:t xml:space="preserve"> </w:t>
      </w:r>
      <w:r w:rsidR="00822D52">
        <w:rPr>
          <w:bCs/>
        </w:rPr>
        <w:t>(IM)</w:t>
      </w:r>
      <w:r w:rsidR="00DB1AFE" w:rsidRPr="00DB1AFE">
        <w:rPr>
          <w:bCs/>
        </w:rPr>
        <w:t xml:space="preserve">, </w:t>
      </w:r>
      <w:r w:rsidR="00485046">
        <w:rPr>
          <w:bCs/>
        </w:rPr>
        <w:t>rilpivirine</w:t>
      </w:r>
      <w:r w:rsidR="00DB1AFE" w:rsidRPr="00DB1AFE">
        <w:rPr>
          <w:bCs/>
        </w:rPr>
        <w:t xml:space="preserve"> concentrations </w:t>
      </w:r>
      <w:r w:rsidR="00485046">
        <w:rPr>
          <w:bCs/>
        </w:rPr>
        <w:t>were</w:t>
      </w:r>
      <w:r w:rsidR="001D2D29">
        <w:rPr>
          <w:bCs/>
        </w:rPr>
        <w:t xml:space="preserve"> detectable for up to 2</w:t>
      </w:r>
      <w:r w:rsidR="00DB1AFE" w:rsidRPr="00DB1AFE">
        <w:rPr>
          <w:bCs/>
        </w:rPr>
        <w:t xml:space="preserve"> </w:t>
      </w:r>
      <w:r w:rsidR="001D2D29">
        <w:rPr>
          <w:bCs/>
        </w:rPr>
        <w:t>months</w:t>
      </w:r>
      <w:r w:rsidR="00DB1AFE" w:rsidRPr="00DB1AFE">
        <w:rPr>
          <w:bCs/>
        </w:rPr>
        <w:t xml:space="preserve"> in </w:t>
      </w:r>
      <w:r w:rsidR="001D2D29">
        <w:rPr>
          <w:bCs/>
        </w:rPr>
        <w:t>rats</w:t>
      </w:r>
      <w:r w:rsidR="00DB1AFE" w:rsidRPr="00DB1AFE">
        <w:rPr>
          <w:bCs/>
        </w:rPr>
        <w:t xml:space="preserve"> and </w:t>
      </w:r>
      <w:r w:rsidR="001D2D29">
        <w:rPr>
          <w:bCs/>
        </w:rPr>
        <w:t>6</w:t>
      </w:r>
      <w:r w:rsidR="006F32C2">
        <w:rPr>
          <w:bCs/>
        </w:rPr>
        <w:t xml:space="preserve"> months in dogs</w:t>
      </w:r>
      <w:r w:rsidR="001D2D29">
        <w:rPr>
          <w:bCs/>
        </w:rPr>
        <w:t xml:space="preserve"> </w:t>
      </w:r>
      <w:r w:rsidR="00143495">
        <w:rPr>
          <w:bCs/>
        </w:rPr>
        <w:fldChar w:fldCharType="begin">
          <w:fldData xml:space="preserve">PEVuZE5vdGU+PENpdGU+PEF1dGhvcj52YW4gJmFwb3M7dCBLbG9vc3RlcjwvQXV0aG9yPjxZZWFy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</w:fldData>
        </w:fldChar>
      </w:r>
      <w:r w:rsidR="0091320F">
        <w:rPr>
          <w:bCs/>
        </w:rPr>
        <w:instrText xml:space="preserve"> ADDIN EN.CITE </w:instrText>
      </w:r>
      <w:r w:rsidR="0091320F">
        <w:rPr>
          <w:bCs/>
        </w:rPr>
        <w:fldChar w:fldCharType="begin">
          <w:fldData xml:space="preserve">PEVuZE5vdGU+PENpdGU+PEF1dGhvcj52YW4gJmFwb3M7dCBLbG9vc3RlcjwvQXV0aG9yPjxZZWFy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</w:fldData>
        </w:fldChar>
      </w:r>
      <w:r w:rsidR="0091320F">
        <w:rPr>
          <w:bCs/>
        </w:rPr>
        <w:instrText xml:space="preserve"> ADDIN EN.CITE.DATA </w:instrText>
      </w:r>
      <w:r w:rsidR="0091320F">
        <w:rPr>
          <w:bCs/>
        </w:rPr>
      </w:r>
      <w:r w:rsidR="0091320F">
        <w:rPr>
          <w:bCs/>
        </w:rPr>
        <w:fldChar w:fldCharType="end"/>
      </w:r>
      <w:r w:rsidR="00143495">
        <w:rPr>
          <w:bCs/>
        </w:rPr>
      </w:r>
      <w:r w:rsidR="00143495">
        <w:rPr>
          <w:bCs/>
        </w:rPr>
        <w:fldChar w:fldCharType="separate"/>
      </w:r>
      <w:r w:rsidR="001D2D29">
        <w:rPr>
          <w:bCs/>
          <w:noProof/>
        </w:rPr>
        <w:t>[11]</w:t>
      </w:r>
      <w:r w:rsidR="00143495">
        <w:rPr>
          <w:bCs/>
        </w:rPr>
        <w:fldChar w:fldCharType="end"/>
      </w:r>
      <w:r w:rsidR="00DB1AFE" w:rsidRPr="00DB1AFE">
        <w:rPr>
          <w:bCs/>
        </w:rPr>
        <w:t xml:space="preserve">. </w:t>
      </w:r>
      <w:r w:rsidR="009B19BD">
        <w:rPr>
          <w:bCs/>
        </w:rPr>
        <w:t xml:space="preserve">This was followed up by successful assessment in </w:t>
      </w:r>
      <w:r w:rsidR="009B19BD" w:rsidRPr="00DB1AFE">
        <w:rPr>
          <w:bCs/>
        </w:rPr>
        <w:t>51 healthy volunteers</w:t>
      </w:r>
      <w:r w:rsidR="009B19BD">
        <w:rPr>
          <w:bCs/>
        </w:rPr>
        <w:t xml:space="preserve"> where rilpivirine </w:t>
      </w:r>
      <w:r w:rsidR="006A03F7">
        <w:rPr>
          <w:bCs/>
        </w:rPr>
        <w:t xml:space="preserve">plasma concentrations </w:t>
      </w:r>
      <w:r w:rsidR="009B19BD">
        <w:rPr>
          <w:bCs/>
        </w:rPr>
        <w:t xml:space="preserve">remained above </w:t>
      </w:r>
      <w:r w:rsidR="009B19BD" w:rsidRPr="00DB1AFE">
        <w:rPr>
          <w:bCs/>
        </w:rPr>
        <w:t>10 ng/m</w:t>
      </w:r>
      <w:r w:rsidR="009B19BD">
        <w:rPr>
          <w:bCs/>
        </w:rPr>
        <w:t>L</w:t>
      </w:r>
      <w:r w:rsidR="009B19BD" w:rsidRPr="00DB1AFE">
        <w:rPr>
          <w:bCs/>
        </w:rPr>
        <w:t xml:space="preserve"> for up to 26 weeks with no g</w:t>
      </w:r>
      <w:r w:rsidR="009B19BD">
        <w:rPr>
          <w:bCs/>
        </w:rPr>
        <w:t xml:space="preserve">rade 3 or 4 adverse events </w:t>
      </w:r>
      <w:r w:rsidR="00143495">
        <w:rPr>
          <w:bCs/>
        </w:rPr>
        <w:fldChar w:fldCharType="begin"/>
      </w:r>
      <w:r w:rsidR="0091320F">
        <w:rPr>
          <w:bCs/>
        </w:rPr>
        <w:instrText xml:space="preserve"> ADDIN EN.CITE &lt;EndNote&gt;&lt;Cite&gt;&lt;Author&gt;R Verloes&lt;/Author&gt;&lt;Year&gt;2008&lt;/Year&gt;&lt;RecNum&gt;13857&lt;/RecNum&gt;&lt;DisplayText&gt;[12]&lt;/DisplayText&gt;&lt;record&gt;&lt;rec-number&gt;13857&lt;/rec-number&gt;&lt;foreign-keys&gt;&lt;key app="EN" db-id="9zd00fsw9wdfwseet0550v99f9wapeeww9f2" timestamp="1496832382"&gt;13857&lt;/key&gt;&lt;/foreign-keys&gt;&lt;ref-type name="Conference Proceedings"&gt;10&lt;/ref-type&gt;&lt;contributors&gt;&lt;authors&gt;&lt;author&gt;R Verloes, G vanÔt Klooster, L Baert, F van Velsen, M-P Bouche, K Spittaels, J Leempoels, P Williams, G Kraus, P Wigerinck&lt;/author&gt;&lt;/authors&gt;&lt;/contributors&gt;&lt;titles&gt;&lt;title&gt;TMC278 long acting - a parenteral nanosuspension formulation that provides sustained clinically relevant plasma concentrations in HIV-negative volunteers &amp;#xD;&lt;/title&gt;&lt;secondary-title&gt;17th International AIDS Conference &amp;#xD;Mexico City&lt;/secondary-title&gt;&lt;/titles&gt;&lt;dates&gt;&lt;year&gt;2008&lt;/year&gt;&lt;/dates&gt;&lt;pub-location&gt;Mexico City&lt;/pub-location&gt;&lt;urls&gt;&lt;/urls&gt;&lt;/record&gt;&lt;/Cite&gt;&lt;/EndNote&gt;</w:instrText>
      </w:r>
      <w:r w:rsidR="00143495">
        <w:rPr>
          <w:bCs/>
        </w:rPr>
        <w:fldChar w:fldCharType="separate"/>
      </w:r>
      <w:r w:rsidR="001D2D29">
        <w:rPr>
          <w:bCs/>
          <w:noProof/>
        </w:rPr>
        <w:t>[12]</w:t>
      </w:r>
      <w:r w:rsidR="00143495">
        <w:rPr>
          <w:bCs/>
        </w:rPr>
        <w:fldChar w:fldCharType="end"/>
      </w:r>
      <w:r w:rsidR="009B19BD" w:rsidRPr="00DB1AFE">
        <w:rPr>
          <w:bCs/>
        </w:rPr>
        <w:t>.</w:t>
      </w:r>
    </w:p>
    <w:p w14:paraId="4B4B3DDD" w14:textId="77777777" w:rsidR="00756AAB" w:rsidRPr="00DB1AFE" w:rsidRDefault="00756AAB" w:rsidP="000955A6">
      <w:pPr>
        <w:spacing w:line="480" w:lineRule="auto"/>
        <w:jc w:val="both"/>
        <w:rPr>
          <w:bCs/>
        </w:rPr>
      </w:pPr>
    </w:p>
    <w:p w14:paraId="20911477" w14:textId="77777777" w:rsidR="00DB1AFE" w:rsidRDefault="00C14F02" w:rsidP="000955A6">
      <w:pPr>
        <w:spacing w:line="480" w:lineRule="auto"/>
        <w:jc w:val="both"/>
        <w:rPr>
          <w:bCs/>
        </w:rPr>
      </w:pPr>
      <w:r>
        <w:rPr>
          <w:bCs/>
        </w:rPr>
        <w:t xml:space="preserve">HIV therapy is most successful when a </w:t>
      </w:r>
      <w:r w:rsidR="006831BE">
        <w:rPr>
          <w:bCs/>
        </w:rPr>
        <w:t>combination</w:t>
      </w:r>
      <w:r>
        <w:rPr>
          <w:bCs/>
        </w:rPr>
        <w:t xml:space="preserve"> of drugs are administered. </w:t>
      </w:r>
      <w:r w:rsidR="00DB1AFE" w:rsidRPr="00DB1AFE">
        <w:rPr>
          <w:bCs/>
        </w:rPr>
        <w:t xml:space="preserve">Cabotegravir </w:t>
      </w:r>
      <w:r w:rsidR="00CE48A5">
        <w:rPr>
          <w:bCs/>
        </w:rPr>
        <w:t xml:space="preserve">(an </w:t>
      </w:r>
      <w:r w:rsidR="00DB1AFE" w:rsidRPr="00DB1AFE">
        <w:rPr>
          <w:bCs/>
        </w:rPr>
        <w:t>integrase inhibitor</w:t>
      </w:r>
      <w:r w:rsidR="00CE48A5">
        <w:rPr>
          <w:bCs/>
        </w:rPr>
        <w:t>)</w:t>
      </w:r>
      <w:r w:rsidR="00842477">
        <w:rPr>
          <w:bCs/>
        </w:rPr>
        <w:t xml:space="preserve"> is currently b</w:t>
      </w:r>
      <w:r w:rsidR="00CE48A5">
        <w:rPr>
          <w:bCs/>
        </w:rPr>
        <w:t xml:space="preserve">eing developed for application for both oral and LAI </w:t>
      </w:r>
      <w:r w:rsidR="00842477">
        <w:rPr>
          <w:bCs/>
        </w:rPr>
        <w:t xml:space="preserve">applications </w:t>
      </w:r>
      <w:r w:rsidR="00143495">
        <w:rPr>
          <w:bCs/>
        </w:rPr>
        <w:fldChar w:fldCharType="begin">
          <w:fldData xml:space="preserve">PEVuZE5vdGU+PENpdGU+PEF1dGhvcj5TcHJlZW48L0F1dGhvcj48WWVhcj4yMDEzPC9ZZWFyPjxS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==
</w:fldData>
        </w:fldChar>
      </w:r>
      <w:r w:rsidR="0091320F">
        <w:rPr>
          <w:bCs/>
        </w:rPr>
        <w:instrText xml:space="preserve"> ADDIN EN.CITE </w:instrText>
      </w:r>
      <w:r w:rsidR="0091320F">
        <w:rPr>
          <w:bCs/>
        </w:rPr>
        <w:fldChar w:fldCharType="begin">
          <w:fldData xml:space="preserve">PEVuZE5vdGU+PENpdGU+PEF1dGhvcj5TcHJlZW48L0F1dGhvcj48WWVhcj4yMDEzPC9ZZWFyPjxS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==
</w:fldData>
        </w:fldChar>
      </w:r>
      <w:r w:rsidR="0091320F">
        <w:rPr>
          <w:bCs/>
        </w:rPr>
        <w:instrText xml:space="preserve"> ADDIN EN.CITE.DATA </w:instrText>
      </w:r>
      <w:r w:rsidR="0091320F">
        <w:rPr>
          <w:bCs/>
        </w:rPr>
      </w:r>
      <w:r w:rsidR="0091320F">
        <w:rPr>
          <w:bCs/>
        </w:rPr>
        <w:fldChar w:fldCharType="end"/>
      </w:r>
      <w:r w:rsidR="00143495">
        <w:rPr>
          <w:bCs/>
        </w:rPr>
      </w:r>
      <w:r w:rsidR="00143495">
        <w:rPr>
          <w:bCs/>
        </w:rPr>
        <w:fldChar w:fldCharType="separate"/>
      </w:r>
      <w:r w:rsidR="001D2D29">
        <w:rPr>
          <w:bCs/>
          <w:noProof/>
        </w:rPr>
        <w:t>[13]</w:t>
      </w:r>
      <w:r w:rsidR="00143495">
        <w:rPr>
          <w:bCs/>
        </w:rPr>
        <w:fldChar w:fldCharType="end"/>
      </w:r>
      <w:r w:rsidR="00DB1AFE" w:rsidRPr="00DB1AFE">
        <w:rPr>
          <w:bCs/>
        </w:rPr>
        <w:t xml:space="preserve">. In </w:t>
      </w:r>
      <w:r w:rsidR="00CE48A5">
        <w:rPr>
          <w:bCs/>
        </w:rPr>
        <w:t xml:space="preserve">a recent </w:t>
      </w:r>
      <w:r w:rsidR="00DB1AFE" w:rsidRPr="00DB1AFE">
        <w:rPr>
          <w:bCs/>
        </w:rPr>
        <w:t>study</w:t>
      </w:r>
      <w:r w:rsidR="00CE48A5">
        <w:rPr>
          <w:bCs/>
        </w:rPr>
        <w:t xml:space="preserve"> in 56 healthy </w:t>
      </w:r>
      <w:r w:rsidR="005624CD">
        <w:rPr>
          <w:bCs/>
        </w:rPr>
        <w:t>volunteers</w:t>
      </w:r>
      <w:r w:rsidR="00DB1AFE" w:rsidRPr="00DB1AFE">
        <w:rPr>
          <w:bCs/>
        </w:rPr>
        <w:t xml:space="preserve">, cabotegravir </w:t>
      </w:r>
      <w:r w:rsidR="000759E9">
        <w:rPr>
          <w:bCs/>
        </w:rPr>
        <w:t>LAI</w:t>
      </w:r>
      <w:r w:rsidR="00F150C0">
        <w:rPr>
          <w:bCs/>
        </w:rPr>
        <w:t xml:space="preserve"> </w:t>
      </w:r>
      <w:r w:rsidR="00CE48A5">
        <w:rPr>
          <w:bCs/>
        </w:rPr>
        <w:t xml:space="preserve">(administered either </w:t>
      </w:r>
      <w:r w:rsidR="00F150C0">
        <w:rPr>
          <w:bCs/>
        </w:rPr>
        <w:t>IM</w:t>
      </w:r>
      <w:r w:rsidR="00DB1AFE" w:rsidRPr="00DB1AFE">
        <w:rPr>
          <w:bCs/>
        </w:rPr>
        <w:t xml:space="preserve"> or SC injection</w:t>
      </w:r>
      <w:r w:rsidR="00CE48A5">
        <w:rPr>
          <w:bCs/>
        </w:rPr>
        <w:t>)</w:t>
      </w:r>
      <w:r w:rsidR="00DB1AFE" w:rsidRPr="00DB1AFE">
        <w:rPr>
          <w:bCs/>
        </w:rPr>
        <w:t xml:space="preserve"> </w:t>
      </w:r>
      <w:r w:rsidR="00CE48A5">
        <w:rPr>
          <w:bCs/>
        </w:rPr>
        <w:t>s</w:t>
      </w:r>
      <w:r w:rsidR="00DB1AFE" w:rsidRPr="00DB1AFE">
        <w:rPr>
          <w:bCs/>
        </w:rPr>
        <w:t xml:space="preserve">ustained exposure for </w:t>
      </w:r>
      <w:r w:rsidR="00CE48A5">
        <w:rPr>
          <w:bCs/>
        </w:rPr>
        <w:t xml:space="preserve">up to </w:t>
      </w:r>
      <w:r w:rsidR="00DB1AFE" w:rsidRPr="00DB1AFE">
        <w:rPr>
          <w:bCs/>
        </w:rPr>
        <w:t xml:space="preserve">24 weeks. </w:t>
      </w:r>
      <w:r w:rsidR="00F150C0">
        <w:rPr>
          <w:bCs/>
        </w:rPr>
        <w:t>Similar to rilpivirine LAI, cabotegravir was</w:t>
      </w:r>
      <w:r w:rsidR="00DB1AFE" w:rsidRPr="00DB1AFE">
        <w:rPr>
          <w:bCs/>
        </w:rPr>
        <w:t xml:space="preserve"> well tolerated with no grade 2 to 4 injecti</w:t>
      </w:r>
      <w:r w:rsidR="00DB1AFE">
        <w:rPr>
          <w:bCs/>
        </w:rPr>
        <w:t>on site reactions reported</w:t>
      </w:r>
      <w:r w:rsidR="00655C77">
        <w:rPr>
          <w:bCs/>
        </w:rPr>
        <w:t xml:space="preserve"> </w:t>
      </w:r>
      <w:r w:rsidR="00143495">
        <w:rPr>
          <w:bCs/>
        </w:rPr>
        <w:fldChar w:fldCharType="begin"/>
      </w:r>
      <w:r w:rsidR="0091320F">
        <w:rPr>
          <w:bCs/>
        </w:rPr>
        <w:instrText xml:space="preserve"> ADDIN EN.CITE &lt;EndNote&gt;&lt;Cite&gt;&lt;Author&gt;W. Spreen&lt;/Author&gt;&lt;Year&gt;2012&lt;/Year&gt;&lt;RecNum&gt;13859&lt;/RecNum&gt;&lt;DisplayText&gt;[14]&lt;/DisplayText&gt;&lt;record&gt;&lt;rec-number&gt;13859&lt;/rec-number&gt;&lt;foreign-keys&gt;&lt;key app="EN" db-id="9zd00fsw9wdfwseet0550v99f9wapeeww9f2" timestamp="1496832383"&gt;13859&lt;/key&gt;&lt;/foreign-keys&gt;&lt;ref-type name="Conference Proceedings"&gt;10&lt;/ref-type&gt;&lt;contributors&gt;&lt;authors&gt;&lt;author&gt;W. Spreen, S.L. Ford, S. Chen, E. Gould, D. Wilfret, D. Subich, T. Taishi, Z. Hong&lt;/author&gt;&lt;/authors&gt;&lt;/contributors&gt;&lt;titles&gt;&lt;title&gt;Pharmacokinetics, safety and tolerability of the HIV integrase inhibitor S/GSK1265744 long acting parenteral nanosus- pension following single dose administration to healthy adults [Abstract no. TUPE040]&lt;/title&gt;&lt;secondary-title&gt;19th International AIDS Conference&lt;/secondary-title&gt;&lt;/titles&gt;&lt;dates&gt;&lt;year&gt;2012&lt;/year&gt;&lt;/dates&gt;&lt;pub-location&gt;Washington, DC&lt;/pub-location&gt;&lt;urls&gt;&lt;/urls&gt;&lt;/record&gt;&lt;/Cite&gt;&lt;/EndNote&gt;</w:instrText>
      </w:r>
      <w:r w:rsidR="00143495">
        <w:rPr>
          <w:bCs/>
        </w:rPr>
        <w:fldChar w:fldCharType="separate"/>
      </w:r>
      <w:r w:rsidR="001D2D29">
        <w:rPr>
          <w:bCs/>
          <w:noProof/>
        </w:rPr>
        <w:t>[14]</w:t>
      </w:r>
      <w:r w:rsidR="00143495">
        <w:rPr>
          <w:bCs/>
        </w:rPr>
        <w:fldChar w:fldCharType="end"/>
      </w:r>
      <w:r w:rsidR="00DB1AFE" w:rsidRPr="00DB1AFE">
        <w:rPr>
          <w:bCs/>
        </w:rPr>
        <w:t xml:space="preserve">. </w:t>
      </w:r>
    </w:p>
    <w:p w14:paraId="78CAD026" w14:textId="77777777" w:rsidR="00F150C0" w:rsidRPr="00DB1AFE" w:rsidRDefault="00F150C0" w:rsidP="000955A6">
      <w:pPr>
        <w:spacing w:line="480" w:lineRule="auto"/>
        <w:jc w:val="both"/>
        <w:rPr>
          <w:bCs/>
        </w:rPr>
      </w:pPr>
      <w:r>
        <w:rPr>
          <w:bCs/>
        </w:rPr>
        <w:lastRenderedPageBreak/>
        <w:t xml:space="preserve">The rilpivirine and cabotegravir LAI formulations are showing great promise for treatment and pre-exposure prophylaxis for HIV. Notwithstanding, current paradigms for HIV treatment necessitate the combination of therapeutic agents. Accordingly, Janssen and ViiV Healthcare have partnered to evaluate the utility of cabotegravir and rilpivirine </w:t>
      </w:r>
      <w:r w:rsidR="00A21410">
        <w:rPr>
          <w:bCs/>
        </w:rPr>
        <w:t xml:space="preserve">co-adminsitration </w:t>
      </w:r>
      <w:r>
        <w:rPr>
          <w:bCs/>
        </w:rPr>
        <w:t>as a combination LAI therapy. Recent data from the LATTE II study have been extremely encouraging in support of this combination as a maintenance therapy</w:t>
      </w:r>
      <w:r w:rsidR="00F66B9E">
        <w:rPr>
          <w:bCs/>
        </w:rPr>
        <w:t xml:space="preserve"> </w:t>
      </w:r>
      <w:r w:rsidR="00143495">
        <w:rPr>
          <w:bCs/>
        </w:rPr>
        <w:fldChar w:fldCharType="begin"/>
      </w:r>
      <w:r w:rsidR="0091320F">
        <w:rPr>
          <w:bCs/>
        </w:rPr>
        <w:instrText xml:space="preserve"> ADDIN EN.CITE &lt;EndNote&gt;&lt;Cite&gt;&lt;Author&gt;Margolis&lt;/Author&gt;&lt;Year&gt;2016&lt;/Year&gt;&lt;RecNum&gt;13860&lt;/RecNum&gt;&lt;DisplayText&gt;[15]&lt;/DisplayText&gt;&lt;record&gt;&lt;rec-number&gt;13860&lt;/rec-number&gt;&lt;foreign-keys&gt;&lt;key app="EN" db-id="9zd00fsw9wdfwseet0550v99f9wapeeww9f2" timestamp="1496832383"&gt;13860&lt;/key&gt;&lt;/foreign-keys&gt;&lt;ref-type name="Conference Proceedings"&gt;10&lt;/ref-type&gt;&lt;contributors&gt;&lt;authors&gt;&lt;author&gt;Margolis, D. A.&lt;/author&gt;&lt;author&gt;González-García, J.&lt;/author&gt;&lt;author&gt;Stellbrink, Hans-Jürgen.&lt;/author&gt;&lt;author&gt;Eron, J. J.&lt;/author&gt;&lt;author&gt;Yazdanpanah, Y.&lt;/author&gt;&lt;author&gt;Griffith, S.&lt;/author&gt;&lt;author&gt;Dorey, D.&lt;/author&gt;&lt;author&gt;Smith, K,Y.&lt;/author&gt;&lt;author&gt;Williams, P.&lt;/author&gt;&lt;author&gt;Spreen, W.&lt;/author&gt;&lt;/authors&gt;&lt;/contributors&gt;&lt;titles&gt;&lt;title&gt;Cabotegravir+Rilpivirine as Long-Acting Maintenance Therapy: LATTE-2 Week 32 Results&lt;/title&gt;&lt;secondary-title&gt;Conference on Retroviruses and Opportunistic Infections (CROI) &lt;/secondary-title&gt;&lt;/titles&gt;&lt;dates&gt;&lt;year&gt;2016&lt;/year&gt;&lt;pub-dates&gt;&lt;date&gt;February 22-25&lt;/date&gt;&lt;/pub-dates&gt;&lt;/dates&gt;&lt;pub-location&gt;Boston, Massachusetts, USA&lt;/pub-location&gt;&lt;urls&gt;&lt;related-urls&gt;&lt;url&gt;http://www.croiconference.org/sessions/cabotegravirrilpivirine-long-acting-maintenance-therapy-latte-2-week-32-results&lt;/url&gt;&lt;/related-urls&gt;&lt;/urls&gt;&lt;access-date&gt;30/5/17&lt;/access-date&gt;&lt;/record&gt;&lt;/Cite&gt;&lt;/EndNote&gt;</w:instrText>
      </w:r>
      <w:r w:rsidR="00143495">
        <w:rPr>
          <w:bCs/>
        </w:rPr>
        <w:fldChar w:fldCharType="separate"/>
      </w:r>
      <w:r w:rsidR="001D2D29">
        <w:rPr>
          <w:bCs/>
          <w:noProof/>
        </w:rPr>
        <w:t>[15]</w:t>
      </w:r>
      <w:r w:rsidR="00143495">
        <w:rPr>
          <w:bCs/>
        </w:rPr>
        <w:fldChar w:fldCharType="end"/>
      </w:r>
      <w:r w:rsidR="00917F65">
        <w:rPr>
          <w:bCs/>
        </w:rPr>
        <w:t>, with this</w:t>
      </w:r>
      <w:r w:rsidR="006A03F7">
        <w:rPr>
          <w:bCs/>
        </w:rPr>
        <w:t xml:space="preserve"> </w:t>
      </w:r>
      <w:r>
        <w:rPr>
          <w:bCs/>
        </w:rPr>
        <w:t xml:space="preserve">strategy advancing </w:t>
      </w:r>
      <w:r w:rsidR="00917F65">
        <w:rPr>
          <w:bCs/>
        </w:rPr>
        <w:t xml:space="preserve">via </w:t>
      </w:r>
      <w:r>
        <w:rPr>
          <w:bCs/>
        </w:rPr>
        <w:t>separate IM depots for each drug, rather than a combination product.</w:t>
      </w:r>
    </w:p>
    <w:p w14:paraId="17A0477B" w14:textId="77777777" w:rsidR="0044388D" w:rsidRDefault="0044388D" w:rsidP="000955A6">
      <w:pPr>
        <w:spacing w:line="480" w:lineRule="auto"/>
        <w:jc w:val="both"/>
        <w:rPr>
          <w:bCs/>
        </w:rPr>
      </w:pPr>
    </w:p>
    <w:p w14:paraId="7AE2EEF4" w14:textId="77777777" w:rsidR="00971C68" w:rsidRDefault="00F150C0" w:rsidP="000955A6">
      <w:pPr>
        <w:spacing w:line="480" w:lineRule="auto"/>
        <w:jc w:val="both"/>
        <w:rPr>
          <w:bCs/>
        </w:rPr>
      </w:pPr>
      <w:r>
        <w:rPr>
          <w:bCs/>
        </w:rPr>
        <w:t xml:space="preserve">Recently, </w:t>
      </w:r>
      <w:r w:rsidR="00450E76">
        <w:rPr>
          <w:bCs/>
        </w:rPr>
        <w:t>a</w:t>
      </w:r>
      <w:r>
        <w:rPr>
          <w:bCs/>
        </w:rPr>
        <w:t xml:space="preserve"> c</w:t>
      </w:r>
      <w:r w:rsidR="004C61EF">
        <w:rPr>
          <w:bCs/>
        </w:rPr>
        <w:t xml:space="preserve">ombination </w:t>
      </w:r>
      <w:r w:rsidR="00450E76">
        <w:rPr>
          <w:bCs/>
        </w:rPr>
        <w:t>(tenofovir and lopinavir</w:t>
      </w:r>
      <w:r w:rsidR="00917F65">
        <w:rPr>
          <w:bCs/>
        </w:rPr>
        <w:t>/ritonavir</w:t>
      </w:r>
      <w:r w:rsidR="00450E76">
        <w:rPr>
          <w:bCs/>
        </w:rPr>
        <w:t xml:space="preserve">) </w:t>
      </w:r>
      <w:r w:rsidR="004C61EF">
        <w:rPr>
          <w:bCs/>
        </w:rPr>
        <w:t>lipid</w:t>
      </w:r>
      <w:r>
        <w:rPr>
          <w:bCs/>
        </w:rPr>
        <w:t>-</w:t>
      </w:r>
      <w:r w:rsidR="00074E4C">
        <w:rPr>
          <w:bCs/>
        </w:rPr>
        <w:t xml:space="preserve">stabilised </w:t>
      </w:r>
      <w:r w:rsidR="00E265F8" w:rsidRPr="00E265F8">
        <w:rPr>
          <w:bCs/>
        </w:rPr>
        <w:t>nanosuspension</w:t>
      </w:r>
      <w:r w:rsidR="00E265F8">
        <w:rPr>
          <w:bCs/>
        </w:rPr>
        <w:t xml:space="preserve"> </w:t>
      </w:r>
      <w:r>
        <w:rPr>
          <w:bCs/>
        </w:rPr>
        <w:t xml:space="preserve">was </w:t>
      </w:r>
      <w:r w:rsidR="004C61EF">
        <w:rPr>
          <w:bCs/>
        </w:rPr>
        <w:t xml:space="preserve">administered subcutaneously to </w:t>
      </w:r>
      <w:r w:rsidR="004C61EF" w:rsidRPr="004C61EF">
        <w:rPr>
          <w:bCs/>
        </w:rPr>
        <w:t>macaques</w:t>
      </w:r>
      <w:r w:rsidR="004C61EF">
        <w:rPr>
          <w:bCs/>
        </w:rPr>
        <w:t xml:space="preserve">. </w:t>
      </w:r>
      <w:r>
        <w:rPr>
          <w:bCs/>
        </w:rPr>
        <w:t>Encouragingly, t</w:t>
      </w:r>
      <w:r w:rsidR="004C61EF">
        <w:rPr>
          <w:bCs/>
        </w:rPr>
        <w:t xml:space="preserve">enofovir plasma and </w:t>
      </w:r>
      <w:r w:rsidR="004C61EF" w:rsidRPr="004C61EF">
        <w:rPr>
          <w:bCs/>
        </w:rPr>
        <w:t>peripheral blood mononuclear cell</w:t>
      </w:r>
      <w:r w:rsidR="004C61EF">
        <w:rPr>
          <w:bCs/>
        </w:rPr>
        <w:t xml:space="preserve"> (PBMC) concentrations were detectable over 2 weeks</w:t>
      </w:r>
      <w:r w:rsidR="00DC0BB4">
        <w:rPr>
          <w:bCs/>
        </w:rPr>
        <w:t xml:space="preserve">. PBMC exposure of </w:t>
      </w:r>
      <w:r w:rsidR="00FC338B">
        <w:rPr>
          <w:bCs/>
        </w:rPr>
        <w:t>total</w:t>
      </w:r>
      <w:r w:rsidR="008A331D" w:rsidRPr="008A331D">
        <w:rPr>
          <w:bCs/>
        </w:rPr>
        <w:t xml:space="preserve"> </w:t>
      </w:r>
      <w:r w:rsidR="008A331D">
        <w:rPr>
          <w:bCs/>
        </w:rPr>
        <w:t>tenofovir</w:t>
      </w:r>
      <w:r w:rsidR="008A331D" w:rsidRPr="008A331D">
        <w:rPr>
          <w:bCs/>
        </w:rPr>
        <w:t xml:space="preserve"> and </w:t>
      </w:r>
      <w:r w:rsidR="008A331D">
        <w:rPr>
          <w:bCs/>
        </w:rPr>
        <w:t>tenofovir-diphosphate</w:t>
      </w:r>
      <w:r w:rsidR="008A331D" w:rsidRPr="008A331D">
        <w:rPr>
          <w:bCs/>
        </w:rPr>
        <w:t xml:space="preserve"> were markedly higher </w:t>
      </w:r>
      <w:r w:rsidR="00293E9A" w:rsidRPr="00E40F68">
        <w:rPr>
          <w:bCs/>
        </w:rPr>
        <w:t xml:space="preserve">in </w:t>
      </w:r>
      <w:r w:rsidR="00293E9A">
        <w:rPr>
          <w:bCs/>
        </w:rPr>
        <w:t>comparison to co</w:t>
      </w:r>
      <w:r w:rsidR="00831532">
        <w:rPr>
          <w:bCs/>
        </w:rPr>
        <w:t>nventional</w:t>
      </w:r>
      <w:r w:rsidR="008A331D" w:rsidRPr="00E40F68">
        <w:rPr>
          <w:bCs/>
        </w:rPr>
        <w:t xml:space="preserve"> oral tenofovir disoproxil fumarate or tenofovir alafenamide</w:t>
      </w:r>
      <w:r>
        <w:rPr>
          <w:bCs/>
        </w:rPr>
        <w:t xml:space="preserve"> </w:t>
      </w:r>
      <w:r w:rsidR="00143495">
        <w:rPr>
          <w:bCs/>
        </w:rPr>
        <w:fldChar w:fldCharType="begin"/>
      </w:r>
      <w:r w:rsidR="0091320F">
        <w:rPr>
          <w:bCs/>
        </w:rPr>
        <w:instrText xml:space="preserve"> ADDIN EN.CITE &lt;EndNote&gt;&lt;Cite&gt;&lt;Author&gt;Kraft&lt;/Author&gt;&lt;Year&gt;2017&lt;/Year&gt;&lt;RecNum&gt;13861&lt;/RecNum&gt;&lt;DisplayText&gt;[16]&lt;/DisplayText&gt;&lt;record&gt;&lt;rec-number&gt;13861&lt;/rec-number&gt;&lt;foreign-keys&gt;&lt;key app="EN" db-id="9zd00fsw9wdfwseet0550v99f9wapeeww9f2" timestamp="1496832383"&gt;13861&lt;/key&gt;&lt;/foreign-keys&gt;&lt;ref-type name="Journal Article"&gt;17&lt;/ref-type&gt;&lt;contributors&gt;&lt;authors&gt;&lt;author&gt;Kraft, J. C.&lt;/author&gt;&lt;author&gt;McConnachie, L. A.&lt;/author&gt;&lt;author&gt;Koehn, J.&lt;/author&gt;&lt;author&gt;Kinman, L.&lt;/author&gt;&lt;author&gt;Collins, C.&lt;/author&gt;&lt;author&gt;Shen, D. D.&lt;/author&gt;&lt;author&gt;Collier, A. C.&lt;/author&gt;&lt;author&gt;Ho, R. J.&lt;/author&gt;&lt;/authors&gt;&lt;/contributors&gt;&lt;auth-address&gt;aDepartment of Pharmaceutics bDepartment of Medicine cCenter for AIDS Research dDepartment of Bioengineering, University of Washington, Seattle, Washington, USA.&lt;/auth-address&gt;&lt;titles&gt;&lt;title&gt;Long-acting combination anti-HIV drug suspension enhances and sustains higher drug levels in lymph node cells than in blood cells and plasma&lt;/title&gt;&lt;secondary-title&gt;AIDS&lt;/secondary-title&gt;&lt;/titles&gt;&lt;periodical&gt;&lt;full-title&gt;AIDS&lt;/full-title&gt;&lt;abbr-1&gt;AIDS&lt;/abbr-1&gt;&lt;abbr-2&gt;AIDS&lt;/abbr-2&gt;&lt;/periodical&gt;&lt;pages&gt;765-770&lt;/pages&gt;&lt;volume&gt;31&lt;/volume&gt;&lt;number&gt;6&lt;/number&gt;&lt;dates&gt;&lt;year&gt;2017&lt;/year&gt;&lt;pub-dates&gt;&lt;date&gt;Mar 27&lt;/date&gt;&lt;/pub-dates&gt;&lt;/dates&gt;&lt;isbn&gt;1473-5571 (Electronic)&amp;#xD;0269-9370 (Linking)&lt;/isbn&gt;&lt;accession-num&gt;28099191&lt;/accession-num&gt;&lt;urls&gt;&lt;related-urls&gt;&lt;url&gt;https://www.ncbi.nlm.nih.gov/pubmed/28099191&lt;/url&gt;&lt;/related-urls&gt;&lt;/urls&gt;&lt;custom2&gt;PMC5345888&lt;/custom2&gt;&lt;electronic-resource-num&gt;10.1097/QAD.0000000000001405&lt;/electronic-resource-num&gt;&lt;/record&gt;&lt;/Cite&gt;&lt;/EndNote&gt;</w:instrText>
      </w:r>
      <w:r w:rsidR="00143495">
        <w:rPr>
          <w:bCs/>
        </w:rPr>
        <w:fldChar w:fldCharType="separate"/>
      </w:r>
      <w:r w:rsidR="001D2D29">
        <w:rPr>
          <w:bCs/>
          <w:noProof/>
        </w:rPr>
        <w:t>[16]</w:t>
      </w:r>
      <w:r w:rsidR="00143495">
        <w:rPr>
          <w:bCs/>
        </w:rPr>
        <w:fldChar w:fldCharType="end"/>
      </w:r>
      <w:r w:rsidR="00015EF0">
        <w:rPr>
          <w:bCs/>
        </w:rPr>
        <w:t>.</w:t>
      </w:r>
      <w:r w:rsidR="00071612">
        <w:rPr>
          <w:bCs/>
        </w:rPr>
        <w:t xml:space="preserve"> </w:t>
      </w:r>
    </w:p>
    <w:p w14:paraId="6EF60C76" w14:textId="77777777" w:rsidR="00971C68" w:rsidRDefault="00971C68" w:rsidP="000955A6">
      <w:pPr>
        <w:spacing w:line="480" w:lineRule="auto"/>
        <w:jc w:val="both"/>
        <w:rPr>
          <w:bCs/>
        </w:rPr>
      </w:pPr>
    </w:p>
    <w:p w14:paraId="7048F497" w14:textId="77777777" w:rsidR="00976B69" w:rsidRPr="000F1CD2" w:rsidRDefault="00976B69" w:rsidP="001B7484">
      <w:pPr>
        <w:spacing w:line="480" w:lineRule="auto"/>
        <w:jc w:val="both"/>
        <w:outlineLvl w:val="0"/>
        <w:rPr>
          <w:b/>
        </w:rPr>
      </w:pPr>
      <w:r w:rsidRPr="000F1CD2">
        <w:rPr>
          <w:b/>
        </w:rPr>
        <w:t>Targeted Nanomedicines</w:t>
      </w:r>
    </w:p>
    <w:p w14:paraId="39DC2A16" w14:textId="77777777" w:rsidR="00544AFB" w:rsidRDefault="0009209A" w:rsidP="006C57BF">
      <w:pPr>
        <w:spacing w:line="480" w:lineRule="auto"/>
        <w:jc w:val="both"/>
      </w:pPr>
      <w:r>
        <w:t>As mentioned previously, a</w:t>
      </w:r>
      <w:r w:rsidR="00584EF1">
        <w:t xml:space="preserve"> significant barrier to HIV eradication is the presence of </w:t>
      </w:r>
      <w:r>
        <w:t>sanctuary sites</w:t>
      </w:r>
      <w:r w:rsidR="00584EF1">
        <w:t xml:space="preserve">. </w:t>
      </w:r>
      <w:r w:rsidR="006C57BF">
        <w:t>For example, the</w:t>
      </w:r>
      <w:r>
        <w:t xml:space="preserve"> central nervous system represents a</w:t>
      </w:r>
      <w:r w:rsidR="006C57BF">
        <w:t xml:space="preserve">n </w:t>
      </w:r>
      <w:r>
        <w:t>anatomical sanctuary site</w:t>
      </w:r>
      <w:r w:rsidR="006C57BF">
        <w:t xml:space="preserve"> for many drugs</w:t>
      </w:r>
      <w:r>
        <w:t xml:space="preserve">. </w:t>
      </w:r>
      <w:r w:rsidR="00917F65">
        <w:t>To</w:t>
      </w:r>
      <w:r w:rsidR="00B36969">
        <w:t xml:space="preserve"> target delivery to the brain, </w:t>
      </w:r>
      <w:r w:rsidR="0015644B" w:rsidRPr="0015644B">
        <w:t>magnetic azidothymidine 5’-triphosphate liposomal nanoformulation</w:t>
      </w:r>
      <w:r w:rsidR="006C57BF">
        <w:t>s</w:t>
      </w:r>
      <w:r w:rsidR="0015644B">
        <w:t xml:space="preserve"> have been developed. </w:t>
      </w:r>
      <w:r w:rsidR="009D51B5">
        <w:t xml:space="preserve">In an </w:t>
      </w:r>
      <w:r w:rsidR="009D51B5" w:rsidRPr="00035241">
        <w:rPr>
          <w:i/>
        </w:rPr>
        <w:t>in vitro</w:t>
      </w:r>
      <w:r w:rsidR="009D51B5">
        <w:t xml:space="preserve"> model of the blood brain barrier the transcellular </w:t>
      </w:r>
      <w:r w:rsidR="00AF5E9C">
        <w:t>apparent permeability</w:t>
      </w:r>
      <w:r w:rsidR="00035241">
        <w:t xml:space="preserve"> was increased </w:t>
      </w:r>
      <w:r w:rsidR="000A5B97">
        <w:t>(when a magnetic field was applied)</w:t>
      </w:r>
      <w:r w:rsidR="008F4058">
        <w:t xml:space="preserve"> </w:t>
      </w:r>
      <w:r w:rsidR="00035241">
        <w:t xml:space="preserve">vs free </w:t>
      </w:r>
      <w:r w:rsidR="00125ED6">
        <w:t>drug</w:t>
      </w:r>
      <w:r w:rsidR="00035241">
        <w:t xml:space="preserve"> </w:t>
      </w:r>
      <w:r w:rsidR="00143495">
        <w:fldChar w:fldCharType="begin">
          <w:fldData xml:space="preserve">PEVuZE5vdGU+PENpdGU+PEF1dGhvcj5TYWl5ZWQ8L0F1dGhvcj48WWVhcj4yMDEwPC9ZZWFyPjxS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=
</w:fldData>
        </w:fldChar>
      </w:r>
      <w:r w:rsidR="0091320F">
        <w:instrText xml:space="preserve"> ADDIN EN.CITE </w:instrText>
      </w:r>
      <w:r w:rsidR="0091320F">
        <w:fldChar w:fldCharType="begin">
          <w:fldData xml:space="preserve">PEVuZE5vdGU+PENpdGU+PEF1dGhvcj5TYWl5ZWQ8L0F1dGhvcj48WWVhcj4yMDEwPC9ZZWFyPjxS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=
</w:fldData>
        </w:fldChar>
      </w:r>
      <w:r w:rsidR="0091320F">
        <w:instrText xml:space="preserve"> ADDIN EN.CITE.DATA </w:instrText>
      </w:r>
      <w:r w:rsidR="0091320F">
        <w:fldChar w:fldCharType="end"/>
      </w:r>
      <w:r w:rsidR="00143495">
        <w:fldChar w:fldCharType="separate"/>
      </w:r>
      <w:r w:rsidR="001D2D29">
        <w:rPr>
          <w:noProof/>
        </w:rPr>
        <w:t>[17]</w:t>
      </w:r>
      <w:r w:rsidR="00143495">
        <w:fldChar w:fldCharType="end"/>
      </w:r>
      <w:r w:rsidR="00035241">
        <w:t xml:space="preserve">. </w:t>
      </w:r>
    </w:p>
    <w:p w14:paraId="4E4750C1" w14:textId="77777777" w:rsidR="00514CFE" w:rsidRDefault="004A1CAC" w:rsidP="00514CFE">
      <w:pPr>
        <w:tabs>
          <w:tab w:val="left" w:pos="3309"/>
        </w:tabs>
        <w:spacing w:line="480" w:lineRule="auto"/>
        <w:jc w:val="both"/>
      </w:pPr>
      <w:r>
        <w:lastRenderedPageBreak/>
        <w:t xml:space="preserve">Macrophages </w:t>
      </w:r>
      <w:r w:rsidR="00C45558">
        <w:t xml:space="preserve">also </w:t>
      </w:r>
      <w:r>
        <w:t xml:space="preserve">represent </w:t>
      </w:r>
      <w:r w:rsidR="002C6FC9">
        <w:t xml:space="preserve">an important target in HIV. </w:t>
      </w:r>
      <w:r w:rsidR="0009209A">
        <w:t>Through</w:t>
      </w:r>
      <w:r w:rsidR="00D01DF3">
        <w:t xml:space="preserve"> targeting</w:t>
      </w:r>
      <w:r w:rsidR="0009209A">
        <w:t xml:space="preserve"> of</w:t>
      </w:r>
      <w:r w:rsidR="00D01DF3">
        <w:t xml:space="preserve"> the mannose receptor</w:t>
      </w:r>
      <w:r w:rsidR="00C45558">
        <w:t>,</w:t>
      </w:r>
      <w:r w:rsidR="00D01DF3">
        <w:t xml:space="preserve"> nan</w:t>
      </w:r>
      <w:r w:rsidR="0009209A">
        <w:t>o</w:t>
      </w:r>
      <w:r w:rsidR="00D01DF3">
        <w:t>carrier</w:t>
      </w:r>
      <w:r w:rsidR="00C45558">
        <w:t xml:space="preserve"> </w:t>
      </w:r>
      <w:r w:rsidR="00D01DF3">
        <w:t>s</w:t>
      </w:r>
      <w:r w:rsidR="00C45558">
        <w:t>ystems</w:t>
      </w:r>
      <w:r w:rsidR="00D01DF3">
        <w:t xml:space="preserve"> have been </w:t>
      </w:r>
      <w:r w:rsidR="00C45558">
        <w:t xml:space="preserve">proposed </w:t>
      </w:r>
      <w:r w:rsidR="00D01DF3">
        <w:t xml:space="preserve">that may be suitable for HIV therapy. </w:t>
      </w:r>
      <w:r w:rsidR="002E5E16">
        <w:t xml:space="preserve">By optimising the number of mannose units, polyethylene glycol </w:t>
      </w:r>
      <w:r w:rsidR="00C45558">
        <w:t>chain-</w:t>
      </w:r>
      <w:r w:rsidR="002E5E16">
        <w:t xml:space="preserve"> and </w:t>
      </w:r>
      <w:r w:rsidR="00C45558">
        <w:t>spacer-</w:t>
      </w:r>
      <w:r w:rsidR="003829CF">
        <w:t>length</w:t>
      </w:r>
      <w:r w:rsidR="00C45558">
        <w:t>,</w:t>
      </w:r>
      <w:r w:rsidR="003829CF">
        <w:t xml:space="preserve"> </w:t>
      </w:r>
      <w:r w:rsidR="00D01DF3" w:rsidRPr="00D01DF3">
        <w:t>ma</w:t>
      </w:r>
      <w:r w:rsidR="00D01DF3">
        <w:t>nnosylated polyethylene glycol</w:t>
      </w:r>
      <w:r w:rsidR="003829CF">
        <w:t xml:space="preserve">-conjugate nanocarriers </w:t>
      </w:r>
      <w:r w:rsidR="00514CFE">
        <w:t xml:space="preserve">were generated. </w:t>
      </w:r>
      <w:r w:rsidR="00514CFE" w:rsidRPr="00514CFE">
        <w:rPr>
          <w:i/>
        </w:rPr>
        <w:t>In vitro</w:t>
      </w:r>
      <w:r w:rsidR="00514CFE">
        <w:t xml:space="preserve"> uptake by </w:t>
      </w:r>
      <w:r w:rsidR="00514CFE" w:rsidRPr="00514CFE">
        <w:t>J774.E </w:t>
      </w:r>
      <w:r w:rsidR="00514CFE">
        <w:t xml:space="preserve">murine macrophage-like cells </w:t>
      </w:r>
      <w:r w:rsidR="002C75EE">
        <w:t>was confirmed using confocal microscopy</w:t>
      </w:r>
      <w:r w:rsidR="00C45558">
        <w:t>, and t</w:t>
      </w:r>
      <w:r w:rsidR="002C75EE">
        <w:t>he optimal configuration was identified as</w:t>
      </w:r>
      <w:r w:rsidR="00514CFE" w:rsidRPr="00514CFE">
        <w:t xml:space="preserve"> (i) small PEG polymer carrier, (ii) two mannose units per </w:t>
      </w:r>
      <w:r w:rsidR="002C75EE">
        <w:t>nanocarrier</w:t>
      </w:r>
      <w:r w:rsidR="00514CFE" w:rsidRPr="00514CFE">
        <w:t xml:space="preserve"> (iii) 56Å distance between mannose units</w:t>
      </w:r>
      <w:r w:rsidR="002C75EE">
        <w:t xml:space="preserve"> </w:t>
      </w:r>
      <w:r w:rsidR="00143495">
        <w:fldChar w:fldCharType="begin">
          <w:fldData xml:space="preserve">PEVuZE5vdGU+PENpdGU+PEF1dGhvcj5DaGVuPC9BdXRob3I+PFllYXI+MjAxNDwvWWVhcj48UmVj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</w:fldData>
        </w:fldChar>
      </w:r>
      <w:r w:rsidR="0091320F">
        <w:instrText xml:space="preserve"> ADDIN EN.CITE </w:instrText>
      </w:r>
      <w:r w:rsidR="0091320F">
        <w:fldChar w:fldCharType="begin">
          <w:fldData xml:space="preserve">PEVuZE5vdGU+PENpdGU+PEF1dGhvcj5DaGVuPC9BdXRob3I+PFllYXI+MjAxNDwvWWVhcj48UmVj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</w:fldData>
        </w:fldChar>
      </w:r>
      <w:r w:rsidR="0091320F">
        <w:instrText xml:space="preserve"> ADDIN EN.CITE.DATA </w:instrText>
      </w:r>
      <w:r w:rsidR="0091320F">
        <w:fldChar w:fldCharType="end"/>
      </w:r>
      <w:r w:rsidR="00143495">
        <w:fldChar w:fldCharType="separate"/>
      </w:r>
      <w:r w:rsidR="001D2D29">
        <w:rPr>
          <w:noProof/>
        </w:rPr>
        <w:t>[18]</w:t>
      </w:r>
      <w:r w:rsidR="00143495">
        <w:fldChar w:fldCharType="end"/>
      </w:r>
      <w:r w:rsidR="00514CFE" w:rsidRPr="00514CFE">
        <w:t>.</w:t>
      </w:r>
    </w:p>
    <w:p w14:paraId="20F1CFE3" w14:textId="77777777" w:rsidR="00C45558" w:rsidRDefault="00C45558" w:rsidP="00514CFE">
      <w:pPr>
        <w:tabs>
          <w:tab w:val="left" w:pos="3309"/>
        </w:tabs>
        <w:spacing w:line="480" w:lineRule="auto"/>
        <w:jc w:val="both"/>
      </w:pPr>
    </w:p>
    <w:p w14:paraId="77C0EDC9" w14:textId="77777777" w:rsidR="00C45558" w:rsidRPr="00514CFE" w:rsidRDefault="00C45558" w:rsidP="001D6EBF">
      <w:pPr>
        <w:spacing w:line="480" w:lineRule="auto"/>
        <w:jc w:val="both"/>
      </w:pPr>
      <w:r>
        <w:t xml:space="preserve">These data support further research into strategies to increase delivery to the CNS, lymph or cellular reservoirs. However, the complexity of these systems </w:t>
      </w:r>
      <w:r w:rsidR="00C62887">
        <w:t>complicates</w:t>
      </w:r>
      <w:r w:rsidR="008F4058">
        <w:t xml:space="preserve"> </w:t>
      </w:r>
      <w:r>
        <w:t>compatibility with patient-acceptable routes of administration (often requir</w:t>
      </w:r>
      <w:r w:rsidR="008F4058">
        <w:t>ing</w:t>
      </w:r>
      <w:r>
        <w:t xml:space="preserve"> repeated intravenous delivery) and cost-effective routes to scalable manufacture. </w:t>
      </w:r>
      <w:r w:rsidR="00E77435">
        <w:t>T</w:t>
      </w:r>
      <w:r>
        <w:t xml:space="preserve">ranslation clearly also demands thorough investigation of the potential safety concerns arising from the altered distribution, and in some cases the additional complexity introduced by the need for additional non-invasive equipment and medical care. Many of these issues are exacerbated by the need to develop systems </w:t>
      </w:r>
      <w:r w:rsidR="00944E34">
        <w:t>for</w:t>
      </w:r>
      <w:r>
        <w:t xml:space="preserve"> implementation in low- and middle-income countries, where the overwhelming burden of disease resides.</w:t>
      </w:r>
    </w:p>
    <w:p w14:paraId="3F6F2C4F" w14:textId="77777777" w:rsidR="00514CFE" w:rsidRPr="00514CFE" w:rsidRDefault="00514CFE" w:rsidP="00514CFE">
      <w:pPr>
        <w:tabs>
          <w:tab w:val="left" w:pos="3309"/>
        </w:tabs>
        <w:spacing w:line="480" w:lineRule="auto"/>
        <w:jc w:val="both"/>
      </w:pPr>
    </w:p>
    <w:p w14:paraId="2703A8F2" w14:textId="77777777" w:rsidR="003A0A77" w:rsidRDefault="00293C06" w:rsidP="001B7484">
      <w:pPr>
        <w:spacing w:line="480" w:lineRule="auto"/>
        <w:jc w:val="both"/>
        <w:outlineLvl w:val="0"/>
        <w:rPr>
          <w:b/>
        </w:rPr>
      </w:pPr>
      <w:r w:rsidRPr="00976B69">
        <w:rPr>
          <w:b/>
        </w:rPr>
        <w:t>Safety</w:t>
      </w:r>
    </w:p>
    <w:p w14:paraId="52750203" w14:textId="77777777" w:rsidR="00DC09C8" w:rsidRPr="00FA5BEA" w:rsidRDefault="008C610E" w:rsidP="000955A6">
      <w:pPr>
        <w:spacing w:line="480" w:lineRule="auto"/>
        <w:jc w:val="both"/>
      </w:pPr>
      <w:r>
        <w:t>I</w:t>
      </w:r>
      <w:r w:rsidR="00FA5BEA">
        <w:t xml:space="preserve">t is becoming </w:t>
      </w:r>
      <w:r>
        <w:t>increasingly</w:t>
      </w:r>
      <w:r w:rsidR="00FA5BEA">
        <w:t xml:space="preserve"> apparent that </w:t>
      </w:r>
      <w:r>
        <w:t xml:space="preserve">some nanoparticle platform technologies have a propensity for interaction with the immune system. Therefore, for complex multi-component nanocarrier systems a </w:t>
      </w:r>
      <w:r w:rsidR="00C66E1B">
        <w:t xml:space="preserve">thorough analysis of potential interactions is </w:t>
      </w:r>
      <w:r>
        <w:t xml:space="preserve">required in addition to a robust </w:t>
      </w:r>
      <w:r>
        <w:lastRenderedPageBreak/>
        <w:t>understanding of the implication for altered distribution</w:t>
      </w:r>
      <w:r w:rsidR="00C66E1B">
        <w:t xml:space="preserve">. </w:t>
      </w:r>
      <w:r w:rsidR="009801C8">
        <w:t xml:space="preserve">Conventional drug formulations are often </w:t>
      </w:r>
      <w:r w:rsidR="008379B9">
        <w:t>too</w:t>
      </w:r>
      <w:r w:rsidR="009801C8">
        <w:t xml:space="preserve"> small to interact with the immune system</w:t>
      </w:r>
      <w:r w:rsidR="00C66E1B">
        <w:t xml:space="preserve"> whereas</w:t>
      </w:r>
      <w:r w:rsidR="009801C8">
        <w:t xml:space="preserve"> </w:t>
      </w:r>
      <w:r w:rsidR="00C66E1B">
        <w:t>n</w:t>
      </w:r>
      <w:r w:rsidR="008379B9">
        <w:t>anoparticles are in the size range</w:t>
      </w:r>
      <w:r w:rsidR="00C66E1B">
        <w:t>, and have physical characteristics,</w:t>
      </w:r>
      <w:r w:rsidR="008379B9">
        <w:t xml:space="preserve"> that </w:t>
      </w:r>
      <w:r w:rsidR="00C66E1B">
        <w:t>may be recognised by</w:t>
      </w:r>
      <w:r w:rsidR="008379B9">
        <w:t xml:space="preserve"> immune </w:t>
      </w:r>
      <w:r>
        <w:t xml:space="preserve">cells </w:t>
      </w:r>
      <w:r w:rsidR="00C66E1B">
        <w:t xml:space="preserve">with </w:t>
      </w:r>
      <w:r>
        <w:t>associated implications for safety</w:t>
      </w:r>
      <w:r w:rsidR="00830C3E">
        <w:t xml:space="preserve"> </w:t>
      </w:r>
      <w:r w:rsidR="00143495">
        <w:fldChar w:fldCharType="begin"/>
      </w:r>
      <w:r w:rsidR="0091320F">
        <w:instrText xml:space="preserve"> ADDIN EN.CITE &lt;EndNote&gt;&lt;Cite&gt;&lt;Author&gt;McNeil&lt;/Author&gt;&lt;Year&gt;2009&lt;/Year&gt;&lt;RecNum&gt;13864&lt;/RecNum&gt;&lt;DisplayText&gt;[19]&lt;/DisplayText&gt;&lt;record&gt;&lt;rec-number&gt;13864&lt;/rec-number&gt;&lt;foreign-keys&gt;&lt;key app="EN" db-id="9zd00fsw9wdfwseet0550v99f9wapeeww9f2" timestamp="1496832384"&gt;13864&lt;/key&gt;&lt;/foreign-keys&gt;&lt;ref-type name="Journal Article"&gt;17&lt;/ref-type&gt;&lt;contributors&gt;&lt;authors&gt;&lt;author&gt;McNeil, S. E.&lt;/author&gt;&lt;/authors&gt;&lt;/contributors&gt;&lt;auth-address&gt;Nanotechnology Characterization Lab, Imaging and Nanotechnology Group, SAIC-Frederick Inc./National Cancer Institute at Frederick, MD, USA.&lt;/auth-address&gt;&lt;titles&gt;&lt;title&gt;Nanoparticle therapeutics: a personal perspective&lt;/title&gt;&lt;secondary-title&gt;Wiley Interdiscip Rev Nanomed Nanobiotechnol&lt;/secondary-title&gt;&lt;/titles&gt;&lt;periodical&gt;&lt;full-title&gt;Wiley Interdiscip Rev Nanomed Nanobiotechnol&lt;/full-title&gt;&lt;abbr-1&gt;Wiley interdisciplinary reviews. Nanomedicine and nanobiotechnology&lt;/abbr-1&gt;&lt;/periodical&gt;&lt;pages&gt;264-71&lt;/pages&gt;&lt;volume&gt;1&lt;/volume&gt;&lt;number&gt;3&lt;/number&gt;&lt;keywords&gt;&lt;keyword&gt;Clinical Trials as Topic&lt;/keyword&gt;&lt;keyword&gt;Drug Carriers/*chemistry&lt;/keyword&gt;&lt;keyword&gt;Drug Compounding/*trends&lt;/keyword&gt;&lt;keyword&gt;Nanomedicine/*trends&lt;/keyword&gt;&lt;keyword&gt;Nanoparticles/*chemistry/*therapeutic use&lt;/keyword&gt;&lt;/keywords&gt;&lt;dates&gt;&lt;year&gt;2009&lt;/year&gt;&lt;pub-dates&gt;&lt;date&gt;May-Jun&lt;/date&gt;&lt;/pub-dates&gt;&lt;/dates&gt;&lt;isbn&gt;1939-0041 (Electronic)&amp;#xD;1939-0041 (Linking)&lt;/isbn&gt;&lt;accession-num&gt;20049796&lt;/accession-num&gt;&lt;urls&gt;&lt;related-urls&gt;&lt;url&gt;https://www.ncbi.nlm.nih.gov/pubmed/20049796&lt;/url&gt;&lt;/related-urls&gt;&lt;/urls&gt;&lt;electronic-resource-num&gt;10.1002/wnan.6&lt;/electronic-resource-num&gt;&lt;/record&gt;&lt;/Cite&gt;&lt;/EndNote&gt;</w:instrText>
      </w:r>
      <w:r w:rsidR="00143495">
        <w:fldChar w:fldCharType="separate"/>
      </w:r>
      <w:r w:rsidR="001D2D29">
        <w:rPr>
          <w:noProof/>
        </w:rPr>
        <w:t>[19]</w:t>
      </w:r>
      <w:r w:rsidR="00143495">
        <w:fldChar w:fldCharType="end"/>
      </w:r>
      <w:r w:rsidR="008379B9">
        <w:t>. As such the assessment of biocompatibility of nanoformulations is an increasingly important area of research</w:t>
      </w:r>
      <w:r w:rsidR="00643337">
        <w:t xml:space="preserve"> </w:t>
      </w:r>
      <w:r w:rsidR="00143495">
        <w:fldChar w:fldCharType="begin"/>
      </w:r>
      <w:r w:rsidR="0091320F">
        <w:instrText xml:space="preserve"> ADDIN EN.CITE &lt;EndNote&gt;&lt;Cite&gt;&lt;Author&gt;Rosslein&lt;/Author&gt;&lt;Year&gt;2017&lt;/Year&gt;&lt;RecNum&gt;13865&lt;/RecNum&gt;&lt;DisplayText&gt;[20]&lt;/DisplayText&gt;&lt;record&gt;&lt;rec-number&gt;13865&lt;/rec-number&gt;&lt;foreign-keys&gt;&lt;key app="EN" db-id="9zd00fsw9wdfwseet0550v99f9wapeeww9f2" timestamp="1496832384"&gt;13865&lt;/key&gt;&lt;/foreign-keys&gt;&lt;ref-type name="Journal Article"&gt;17&lt;/ref-type&gt;&lt;contributors&gt;&lt;authors&gt;&lt;author&gt;Rosslein, M.&lt;/author&gt;&lt;author&gt;Liptrott, N. J.&lt;/author&gt;&lt;author&gt;Owen, A.&lt;/author&gt;&lt;author&gt;Boisseau, P.&lt;/author&gt;&lt;author&gt;Wick, P.&lt;/author&gt;&lt;author&gt;Herrmann, I. K.&lt;/author&gt;&lt;/authors&gt;&lt;/contributors&gt;&lt;auth-address&gt;a Department Materials Meet Life , Swiss Federal Laboratories for Materials Science and Technology (Empa) , St. Gallen , Switzerland.&amp;#xD;b Department of Molecular and Clinical Pharmacology , University of Liverpool , Liverpool , UK.&amp;#xD;c CEA, LETI, MINATEC Campus , Universite Grenoble Alpes , Grenoble , France.&lt;/auth-address&gt;&lt;titles&gt;&lt;title&gt;Sound understanding of environmental, health and safety, clinical, and market aspects is imperative to clinical translation of nanomedicines&lt;/title&gt;&lt;secondary-title&gt;Nanotoxicology&lt;/secondary-title&gt;&lt;/titles&gt;&lt;periodical&gt;&lt;full-title&gt;Nanotoxicology&lt;/full-title&gt;&lt;/periodical&gt;&lt;pages&gt;147-149&lt;/pages&gt;&lt;volume&gt;11&lt;/volume&gt;&lt;number&gt;2&lt;/number&gt;&lt;keywords&gt;&lt;keyword&gt;Environmental toxicology&lt;/keyword&gt;&lt;keyword&gt;nanomedicine&lt;/keyword&gt;&lt;keyword&gt;particle characterisation&lt;/keyword&gt;&lt;keyword&gt;risk assessment&lt;/keyword&gt;&lt;keyword&gt;translation&lt;/keyword&gt;&lt;/keywords&gt;&lt;dates&gt;&lt;year&gt;2017&lt;/year&gt;&lt;pub-dates&gt;&lt;date&gt;Mar&lt;/date&gt;&lt;/pub-dates&gt;&lt;/dates&gt;&lt;isbn&gt;1743-5404 (Electronic)&amp;#xD;1743-5390 (Linking)&lt;/isbn&gt;&lt;accession-num&gt;28055261&lt;/accession-num&gt;&lt;urls&gt;&lt;related-urls&gt;&lt;url&gt;https://www.ncbi.nlm.nih.gov/pubmed/28055261&lt;/url&gt;&lt;/related-urls&gt;&lt;/urls&gt;&lt;electronic-resource-num&gt;10.1080/17435390.2017.1279361&lt;/electronic-resource-num&gt;&lt;/record&gt;&lt;/Cite&gt;&lt;/EndNote&gt;</w:instrText>
      </w:r>
      <w:r w:rsidR="00143495">
        <w:fldChar w:fldCharType="separate"/>
      </w:r>
      <w:r w:rsidR="001D2D29">
        <w:rPr>
          <w:noProof/>
        </w:rPr>
        <w:t>[20]</w:t>
      </w:r>
      <w:r w:rsidR="00143495">
        <w:fldChar w:fldCharType="end"/>
      </w:r>
      <w:r w:rsidR="008379B9">
        <w:t>.</w:t>
      </w:r>
    </w:p>
    <w:p w14:paraId="6DDB0C79" w14:textId="77777777" w:rsidR="00200428" w:rsidRDefault="00200428" w:rsidP="000955A6">
      <w:pPr>
        <w:spacing w:line="480" w:lineRule="auto"/>
        <w:jc w:val="both"/>
        <w:rPr>
          <w:b/>
        </w:rPr>
      </w:pPr>
    </w:p>
    <w:p w14:paraId="077A6091" w14:textId="77777777" w:rsidR="008C610E" w:rsidRDefault="00A63281" w:rsidP="000955A6">
      <w:pPr>
        <w:spacing w:line="480" w:lineRule="auto"/>
        <w:jc w:val="both"/>
      </w:pPr>
      <w:r>
        <w:t>T</w:t>
      </w:r>
      <w:r w:rsidR="006C1B63">
        <w:t xml:space="preserve">he safety and biocompatibility </w:t>
      </w:r>
      <w:r w:rsidR="008C610E">
        <w:t xml:space="preserve">testing </w:t>
      </w:r>
      <w:r w:rsidR="006C1B63">
        <w:t>of nanoparticles represents a significant challenge</w:t>
      </w:r>
      <w:r w:rsidR="008C610E">
        <w:t xml:space="preserve">, driven in part by the </w:t>
      </w:r>
      <w:r w:rsidR="00A660A1">
        <w:t xml:space="preserve">huge diversity </w:t>
      </w:r>
      <w:r w:rsidR="008C610E">
        <w:t>of materials</w:t>
      </w:r>
      <w:r w:rsidR="00A660A1">
        <w:t xml:space="preserve">. Particles range </w:t>
      </w:r>
      <w:r w:rsidR="004301E6">
        <w:t>in size</w:t>
      </w:r>
      <w:r w:rsidR="008B4F32">
        <w:t xml:space="preserve"> (1-1000nm)</w:t>
      </w:r>
      <w:r w:rsidR="00A660A1">
        <w:t xml:space="preserve">, </w:t>
      </w:r>
      <w:r w:rsidR="004301E6">
        <w:t>functionali</w:t>
      </w:r>
      <w:r w:rsidR="00917F65">
        <w:t>ty</w:t>
      </w:r>
      <w:r w:rsidR="00A660A1">
        <w:t xml:space="preserve">, </w:t>
      </w:r>
      <w:r w:rsidR="005752A1">
        <w:t xml:space="preserve">charge and composition </w:t>
      </w:r>
      <w:r w:rsidR="00143495">
        <w:fldChar w:fldCharType="begin"/>
      </w:r>
      <w:r w:rsidR="0091320F">
        <w:instrText xml:space="preserve"> ADDIN EN.CITE &lt;EndNote&gt;&lt;Cite&gt;&lt;Author&gt;Grossman&lt;/Author&gt;&lt;Year&gt;2017&lt;/Year&gt;&lt;RecNum&gt;13866&lt;/RecNum&gt;&lt;DisplayText&gt;[21]&lt;/DisplayText&gt;&lt;record&gt;&lt;rec-number&gt;13866&lt;/rec-number&gt;&lt;foreign-keys&gt;&lt;key app="EN" db-id="9zd00fsw9wdfwseet0550v99f9wapeeww9f2" timestamp="1496832385"&gt;13866&lt;/key&gt;&lt;/foreign-keys&gt;&lt;ref-type name="Journal Article"&gt;17&lt;/ref-type&gt;&lt;contributors&gt;&lt;authors&gt;&lt;author&gt;Grossman, J. H.&lt;/author&gt;&lt;author&gt;Crist, R. M.&lt;/author&gt;&lt;author&gt;Clogston, J. D.&lt;/author&gt;&lt;/authors&gt;&lt;/contributors&gt;&lt;auth-address&gt;Nanotechnology Characterization Laboratory, Cancer Research Technology Program, Leidos Biomedical Research, Inc, Frederick National Laboratory for Cancer Research, 8560 Progress Drive, Wing D, Rm 1003, Frederick, Maryland, 21702, USA. jennifer.grossman@fnlcr.nih.gov.&amp;#xD;Nanotechnology Characterization Laboratory, Cancer Research Technology Program, Leidos Biomedical Research, Inc, Frederick National Laboratory for Cancer Research, 8560 Progress Drive, Wing D, Rm 1003, Frederick, Maryland, 21702, USA.&lt;/auth-address&gt;&lt;titles&gt;&lt;title&gt;Early Development Challenges for Drug Products Containing Nanomaterials&lt;/title&gt;&lt;secondary-title&gt;AAPS J&lt;/secondary-title&gt;&lt;/titles&gt;&lt;periodical&gt;&lt;full-title&gt;AAPS J&lt;/full-title&gt;&lt;abbr-1&gt;The AAPS journal&lt;/abbr-1&gt;&lt;/periodical&gt;&lt;pages&gt;92-102&lt;/pages&gt;&lt;volume&gt;19&lt;/volume&gt;&lt;number&gt;1&lt;/number&gt;&lt;keywords&gt;&lt;keyword&gt;drug delivery&lt;/keyword&gt;&lt;keyword&gt;drug development&lt;/keyword&gt;&lt;keyword&gt;nanomedicine&lt;/keyword&gt;&lt;keyword&gt;preclinical&lt;/keyword&gt;&lt;keyword&gt;targeted delivery&lt;/keyword&gt;&lt;/keywords&gt;&lt;dates&gt;&lt;year&gt;2017&lt;/year&gt;&lt;pub-dates&gt;&lt;date&gt;Jan&lt;/date&gt;&lt;/pub-dates&gt;&lt;/dates&gt;&lt;isbn&gt;1550-7416 (Electronic)&amp;#xD;1550-7416 (Linking)&lt;/isbn&gt;&lt;accession-num&gt;27612680&lt;/accession-num&gt;&lt;urls&gt;&lt;related-urls&gt;&lt;url&gt;https://www.ncbi.nlm.nih.gov/pubmed/27612680&lt;/url&gt;&lt;/related-urls&gt;&lt;/urls&gt;&lt;electronic-resource-num&gt;10.1208/s12248-016-9980-4&lt;/electronic-resource-num&gt;&lt;/record&gt;&lt;/Cite&gt;&lt;/EndNote&gt;</w:instrText>
      </w:r>
      <w:r w:rsidR="00143495">
        <w:fldChar w:fldCharType="separate"/>
      </w:r>
      <w:r w:rsidR="001D2D29">
        <w:rPr>
          <w:noProof/>
        </w:rPr>
        <w:t>[21]</w:t>
      </w:r>
      <w:r w:rsidR="00143495">
        <w:fldChar w:fldCharType="end"/>
      </w:r>
      <w:r w:rsidR="005752A1">
        <w:t>.</w:t>
      </w:r>
      <w:r w:rsidR="00770098">
        <w:t xml:space="preserve"> This diversity means</w:t>
      </w:r>
      <w:r w:rsidR="00555E84">
        <w:t xml:space="preserve"> that </w:t>
      </w:r>
      <w:r w:rsidR="00360F37">
        <w:t>existing</w:t>
      </w:r>
      <w:r w:rsidR="00555E84">
        <w:t xml:space="preserve"> immunological assays</w:t>
      </w:r>
      <w:r w:rsidR="00770098">
        <w:t xml:space="preserve"> </w:t>
      </w:r>
      <w:r w:rsidR="008C610E">
        <w:t>are sometimes inadequate</w:t>
      </w:r>
      <w:r w:rsidR="00770098">
        <w:t xml:space="preserve"> </w:t>
      </w:r>
      <w:r w:rsidR="00555E84">
        <w:t xml:space="preserve">to </w:t>
      </w:r>
      <w:r w:rsidR="008C610E">
        <w:t xml:space="preserve">account for </w:t>
      </w:r>
      <w:r w:rsidR="00555E84">
        <w:t xml:space="preserve">nanoparticle </w:t>
      </w:r>
      <w:r w:rsidR="00360F37">
        <w:t>characteristics</w:t>
      </w:r>
      <w:r w:rsidR="00555E84">
        <w:t xml:space="preserve"> </w:t>
      </w:r>
      <w:r w:rsidR="00143495">
        <w:fldChar w:fldCharType="begin"/>
      </w:r>
      <w:r w:rsidR="0091320F">
        <w:instrText xml:space="preserve"> ADDIN EN.CITE &lt;EndNote&gt;&lt;Cite&gt;&lt;Author&gt;David&lt;/Author&gt;&lt;Year&gt;2016&lt;/Year&gt;&lt;RecNum&gt;13867&lt;/RecNum&gt;&lt;DisplayText&gt;[22]&lt;/DisplayText&gt;&lt;record&gt;&lt;rec-number&gt;13867&lt;/rec-number&gt;&lt;foreign-keys&gt;&lt;key app="EN" db-id="9zd00fsw9wdfwseet0550v99f9wapeeww9f2" timestamp="1496832385"&gt;13867&lt;/key&gt;&lt;/foreign-keys&gt;&lt;ref-type name="Journal Article"&gt;17&lt;/ref-type&gt;&lt;contributors&gt;&lt;authors&gt;&lt;author&gt;David, C. A.&lt;/author&gt;&lt;author&gt;Owen, A.&lt;/author&gt;&lt;author&gt;Liptrott, N. J.&lt;/author&gt;&lt;/authors&gt;&lt;/contributors&gt;&lt;auth-address&gt;European Nanotechnology Characterization Lab, University of Liverpool, Molecular &amp;amp; Clinical Pharmacology, 70 Pembroke Place, Liverpool, L69 3GF, UK.&lt;/auth-address&gt;&lt;titles&gt;&lt;title&gt;Determining the relationship between nanoparticle characteristics and immunotoxicity: key challenges and approaches&lt;/title&gt;&lt;secondary-title&gt;Nanomedicine (Lond)&lt;/secondary-title&gt;&lt;/titles&gt;&lt;periodical&gt;&lt;full-title&gt;Nanomedicine (Lond)&lt;/full-title&gt;&lt;abbr-1&gt;Nanomedicine (London, England)&lt;/abbr-1&gt;&lt;/periodical&gt;&lt;pages&gt;1447-64&lt;/pages&gt;&lt;volume&gt;11&lt;/volume&gt;&lt;number&gt;11&lt;/number&gt;&lt;keywords&gt;&lt;keyword&gt;nanomedicine&lt;/keyword&gt;&lt;keyword&gt;nanoparticles&lt;/keyword&gt;&lt;keyword&gt;nanotoxicology&lt;/keyword&gt;&lt;/keywords&gt;&lt;dates&gt;&lt;year&gt;2016&lt;/year&gt;&lt;pub-dates&gt;&lt;date&gt;Jun&lt;/date&gt;&lt;/pub-dates&gt;&lt;/dates&gt;&lt;isbn&gt;1748-6963 (Electronic)&amp;#xD;1743-5889 (Linking)&lt;/isbn&gt;&lt;accession-num&gt;27171671&lt;/accession-num&gt;&lt;urls&gt;&lt;related-urls&gt;&lt;url&gt;https://www.ncbi.nlm.nih.gov/pubmed/27171671&lt;/url&gt;&lt;/related-urls&gt;&lt;/urls&gt;&lt;electronic-resource-num&gt;10.2217/nnm-2016-0017&lt;/electronic-resource-num&gt;&lt;/record&gt;&lt;/Cite&gt;&lt;/EndNote&gt;</w:instrText>
      </w:r>
      <w:r w:rsidR="00143495">
        <w:fldChar w:fldCharType="separate"/>
      </w:r>
      <w:r w:rsidR="001D2D29">
        <w:rPr>
          <w:noProof/>
        </w:rPr>
        <w:t>[22]</w:t>
      </w:r>
      <w:r w:rsidR="00143495">
        <w:fldChar w:fldCharType="end"/>
      </w:r>
      <w:r w:rsidR="00770098">
        <w:t xml:space="preserve">. </w:t>
      </w:r>
      <w:r w:rsidR="00360F37">
        <w:t xml:space="preserve">For example, some nanoparticles possess </w:t>
      </w:r>
      <w:r w:rsidR="00770098">
        <w:t xml:space="preserve">catalytic properties which </w:t>
      </w:r>
      <w:r w:rsidR="008C610E">
        <w:t>interfere with assays meaning</w:t>
      </w:r>
      <w:r w:rsidR="00360F37">
        <w:t xml:space="preserve"> careful </w:t>
      </w:r>
      <w:r w:rsidR="008C610E">
        <w:t xml:space="preserve">scrutiny is needed </w:t>
      </w:r>
      <w:r w:rsidR="00360F37">
        <w:t xml:space="preserve">to ensure validity </w:t>
      </w:r>
      <w:r w:rsidR="008C610E">
        <w:t xml:space="preserve">of </w:t>
      </w:r>
      <w:r w:rsidR="00770098" w:rsidRPr="00770098">
        <w:rPr>
          <w:i/>
        </w:rPr>
        <w:t>in vit</w:t>
      </w:r>
      <w:r w:rsidR="00360F37">
        <w:rPr>
          <w:i/>
        </w:rPr>
        <w:t>r</w:t>
      </w:r>
      <w:r w:rsidR="00770098" w:rsidRPr="00770098">
        <w:rPr>
          <w:i/>
        </w:rPr>
        <w:t>o</w:t>
      </w:r>
      <w:r w:rsidR="00770098">
        <w:t xml:space="preserve"> </w:t>
      </w:r>
      <w:r w:rsidR="005233FE">
        <w:t xml:space="preserve">toxicity </w:t>
      </w:r>
      <w:r w:rsidR="00770098">
        <w:t>tests</w:t>
      </w:r>
      <w:r w:rsidR="00835C23">
        <w:t xml:space="preserve"> </w:t>
      </w:r>
      <w:r w:rsidR="00143495">
        <w:fldChar w:fldCharType="begin"/>
      </w:r>
      <w:r w:rsidR="0091320F">
        <w:instrText xml:space="preserve"> ADDIN EN.CITE &lt;EndNote&gt;&lt;Cite&gt;&lt;Author&gt;McNeil&lt;/Author&gt;&lt;Year&gt;2009&lt;/Year&gt;&lt;RecNum&gt;13864&lt;/RecNum&gt;&lt;DisplayText&gt;[19]&lt;/DisplayText&gt;&lt;record&gt;&lt;rec-number&gt;13864&lt;/rec-number&gt;&lt;foreign-keys&gt;&lt;key app="EN" db-id="9zd00fsw9wdfwseet0550v99f9wapeeww9f2" timestamp="1496832384"&gt;13864&lt;/key&gt;&lt;/foreign-keys&gt;&lt;ref-type name="Journal Article"&gt;17&lt;/ref-type&gt;&lt;contributors&gt;&lt;authors&gt;&lt;author&gt;McNeil, S. E.&lt;/author&gt;&lt;/authors&gt;&lt;/contributors&gt;&lt;auth-address&gt;Nanotechnology Characterization Lab, Imaging and Nanotechnology Group, SAIC-Frederick Inc./National Cancer Institute at Frederick, MD, USA.&lt;/auth-address&gt;&lt;titles&gt;&lt;title&gt;Nanoparticle therapeutics: a personal perspective&lt;/title&gt;&lt;secondary-title&gt;Wiley Interdiscip Rev Nanomed Nanobiotechnol&lt;/secondary-title&gt;&lt;/titles&gt;&lt;periodical&gt;&lt;full-title&gt;Wiley Interdiscip Rev Nanomed Nanobiotechnol&lt;/full-title&gt;&lt;abbr-1&gt;Wiley interdisciplinary reviews. Nanomedicine and nanobiotechnology&lt;/abbr-1&gt;&lt;/periodical&gt;&lt;pages&gt;264-71&lt;/pages&gt;&lt;volume&gt;1&lt;/volume&gt;&lt;number&gt;3&lt;/number&gt;&lt;keywords&gt;&lt;keyword&gt;Clinical Trials as Topic&lt;/keyword&gt;&lt;keyword&gt;Drug Carriers/*chemistry&lt;/keyword&gt;&lt;keyword&gt;Drug Compounding/*trends&lt;/keyword&gt;&lt;keyword&gt;Nanomedicine/*trends&lt;/keyword&gt;&lt;keyword&gt;Nanoparticles/*chemistry/*therapeutic use&lt;/keyword&gt;&lt;/keywords&gt;&lt;dates&gt;&lt;year&gt;2009&lt;/year&gt;&lt;pub-dates&gt;&lt;date&gt;May-Jun&lt;/date&gt;&lt;/pub-dates&gt;&lt;/dates&gt;&lt;isbn&gt;1939-0041 (Electronic)&amp;#xD;1939-0041 (Linking)&lt;/isbn&gt;&lt;accession-num&gt;20049796&lt;/accession-num&gt;&lt;urls&gt;&lt;related-urls&gt;&lt;url&gt;https://www.ncbi.nlm.nih.gov/pubmed/20049796&lt;/url&gt;&lt;/related-urls&gt;&lt;/urls&gt;&lt;electronic-resource-num&gt;10.1002/wnan.6&lt;/electronic-resource-num&gt;&lt;/record&gt;&lt;/Cite&gt;&lt;/EndNote&gt;</w:instrText>
      </w:r>
      <w:r w:rsidR="00143495">
        <w:fldChar w:fldCharType="separate"/>
      </w:r>
      <w:r w:rsidR="001D2D29">
        <w:rPr>
          <w:noProof/>
        </w:rPr>
        <w:t>[19]</w:t>
      </w:r>
      <w:r w:rsidR="00143495">
        <w:fldChar w:fldCharType="end"/>
      </w:r>
      <w:r w:rsidR="00770098">
        <w:t xml:space="preserve">. </w:t>
      </w:r>
    </w:p>
    <w:p w14:paraId="7CD74FA6" w14:textId="77777777" w:rsidR="008C610E" w:rsidRDefault="008C610E" w:rsidP="000955A6">
      <w:pPr>
        <w:spacing w:line="480" w:lineRule="auto"/>
        <w:jc w:val="both"/>
      </w:pPr>
    </w:p>
    <w:p w14:paraId="6B177D40" w14:textId="77777777" w:rsidR="004A6B5C" w:rsidRPr="004A6B5C" w:rsidRDefault="009F0ED3" w:rsidP="000955A6">
      <w:pPr>
        <w:spacing w:line="480" w:lineRule="auto"/>
        <w:jc w:val="both"/>
        <w:rPr>
          <w:bCs/>
        </w:rPr>
      </w:pPr>
      <w:r>
        <w:t>M</w:t>
      </w:r>
      <w:r w:rsidR="008C610E">
        <w:t xml:space="preserve">any nanomedicines aim to </w:t>
      </w:r>
      <w:r w:rsidR="00360F37">
        <w:t>alter</w:t>
      </w:r>
      <w:r w:rsidR="008C610E">
        <w:t xml:space="preserve"> the</w:t>
      </w:r>
      <w:r w:rsidR="00360F37">
        <w:t xml:space="preserve"> pharmacokinetics </w:t>
      </w:r>
      <w:r w:rsidR="008C610E">
        <w:t>or distribution. Thus</w:t>
      </w:r>
      <w:r w:rsidR="00360F37">
        <w:t>, there is a need to better understand the exposure-response relationship</w:t>
      </w:r>
      <w:r w:rsidR="008C610E">
        <w:t>, particularly</w:t>
      </w:r>
      <w:r w:rsidR="00360F37">
        <w:t xml:space="preserve"> for nanomedicines that interact with the immune system. In the case of HIV infection, greater accumulation within macrophages may have a therapeutic benefit as a sanctuary site for the virus. However, increasing exposure </w:t>
      </w:r>
      <w:r w:rsidR="008C610E">
        <w:t xml:space="preserve">to </w:t>
      </w:r>
      <w:r w:rsidR="00360F37">
        <w:t xml:space="preserve">macrophages </w:t>
      </w:r>
      <w:r w:rsidR="008C610E">
        <w:t>may exacerbate the</w:t>
      </w:r>
      <w:r w:rsidR="00360F37">
        <w:t xml:space="preserve"> impact on cell </w:t>
      </w:r>
      <w:r w:rsidR="008C610E">
        <w:t xml:space="preserve">function, </w:t>
      </w:r>
      <w:r w:rsidR="00360F37">
        <w:t xml:space="preserve">thereby necessitating careful understanding of what is required pharmacologically as well as </w:t>
      </w:r>
      <w:r w:rsidR="008C610E">
        <w:t>in terms of safety</w:t>
      </w:r>
      <w:r w:rsidR="00360F37">
        <w:t xml:space="preserve">. </w:t>
      </w:r>
    </w:p>
    <w:p w14:paraId="7F2CFA74" w14:textId="77777777" w:rsidR="00770098" w:rsidRDefault="00770098" w:rsidP="000955A6">
      <w:pPr>
        <w:spacing w:line="480" w:lineRule="auto"/>
        <w:jc w:val="both"/>
      </w:pPr>
    </w:p>
    <w:p w14:paraId="7B913E3B" w14:textId="77777777" w:rsidR="00EC53F5" w:rsidRDefault="00EC53F5" w:rsidP="001B7484">
      <w:pPr>
        <w:spacing w:line="480" w:lineRule="auto"/>
        <w:jc w:val="both"/>
        <w:outlineLvl w:val="0"/>
        <w:rPr>
          <w:b/>
        </w:rPr>
      </w:pPr>
    </w:p>
    <w:p w14:paraId="0E0D54A6" w14:textId="77777777" w:rsidR="00544086" w:rsidRPr="001242AB" w:rsidRDefault="00200428" w:rsidP="001B7484">
      <w:pPr>
        <w:spacing w:line="480" w:lineRule="auto"/>
        <w:jc w:val="both"/>
        <w:outlineLvl w:val="0"/>
        <w:rPr>
          <w:b/>
        </w:rPr>
      </w:pPr>
      <w:r w:rsidRPr="00976B69">
        <w:rPr>
          <w:b/>
        </w:rPr>
        <w:lastRenderedPageBreak/>
        <w:t>Discussion</w:t>
      </w:r>
      <w:r w:rsidR="003C59F0">
        <w:rPr>
          <w:b/>
        </w:rPr>
        <w:t xml:space="preserve"> and Future Perspectives</w:t>
      </w:r>
    </w:p>
    <w:p w14:paraId="3075177B" w14:textId="77777777" w:rsidR="00555842" w:rsidRDefault="00555842" w:rsidP="000955A6">
      <w:pPr>
        <w:spacing w:line="480" w:lineRule="auto"/>
        <w:jc w:val="both"/>
      </w:pPr>
      <w:r>
        <w:t xml:space="preserve">The application of </w:t>
      </w:r>
      <w:r w:rsidR="008C610E">
        <w:t xml:space="preserve">nanomedicine </w:t>
      </w:r>
      <w:r>
        <w:t xml:space="preserve">to HIV presents </w:t>
      </w:r>
      <w:r w:rsidR="008C610E">
        <w:t xml:space="preserve">many </w:t>
      </w:r>
      <w:r>
        <w:t>exciting opportunit</w:t>
      </w:r>
      <w:r w:rsidR="008C610E">
        <w:t>ies</w:t>
      </w:r>
      <w:r>
        <w:t>. It is well known that during the development of a new therapeutic many candidates will fail to reach the clinic.</w:t>
      </w:r>
      <w:r w:rsidR="00BA70D9">
        <w:t xml:space="preserve"> </w:t>
      </w:r>
      <w:r w:rsidR="002F3022">
        <w:t>F</w:t>
      </w:r>
      <w:r w:rsidR="00BA70D9">
        <w:t xml:space="preserve">requently reported reasons for failure in phase I and II trials are toxicity, </w:t>
      </w:r>
      <w:r w:rsidR="00243B7B">
        <w:t>inadequate</w:t>
      </w:r>
      <w:r w:rsidR="00BA70D9">
        <w:t xml:space="preserve"> efficacy and poor pharmacokinetics </w:t>
      </w:r>
      <w:r w:rsidR="00143495">
        <w:fldChar w:fldCharType="begin">
          <w:fldData xml:space="preserve">PEVuZE5vdGU+PENpdGU+PEF1dGhvcj5XYXJpbmc8L0F1dGhvcj48WWVhcj4yMDE1PC9ZZWFyPjxS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</w:fldData>
        </w:fldChar>
      </w:r>
      <w:r w:rsidR="0091320F">
        <w:instrText xml:space="preserve"> ADDIN EN.CITE </w:instrText>
      </w:r>
      <w:r w:rsidR="0091320F">
        <w:fldChar w:fldCharType="begin">
          <w:fldData xml:space="preserve">PEVuZE5vdGU+PENpdGU+PEF1dGhvcj5XYXJpbmc8L0F1dGhvcj48WWVhcj4yMDE1PC9ZZWFyPjxS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</w:fldData>
        </w:fldChar>
      </w:r>
      <w:r w:rsidR="0091320F">
        <w:instrText xml:space="preserve"> ADDIN EN.CITE.DATA </w:instrText>
      </w:r>
      <w:r w:rsidR="0091320F">
        <w:fldChar w:fldCharType="end"/>
      </w:r>
      <w:r w:rsidR="00143495">
        <w:fldChar w:fldCharType="separate"/>
      </w:r>
      <w:r w:rsidR="001D2D29">
        <w:rPr>
          <w:noProof/>
        </w:rPr>
        <w:t>[23]</w:t>
      </w:r>
      <w:r w:rsidR="00143495">
        <w:fldChar w:fldCharType="end"/>
      </w:r>
      <w:r w:rsidR="00BA70D9">
        <w:t xml:space="preserve">. Even </w:t>
      </w:r>
      <w:r w:rsidR="003C2357">
        <w:t xml:space="preserve">when medicines </w:t>
      </w:r>
      <w:r w:rsidR="002B409A">
        <w:t xml:space="preserve">transition to </w:t>
      </w:r>
      <w:r w:rsidR="000A41D7">
        <w:t>commercial application</w:t>
      </w:r>
      <w:r w:rsidR="00D23E0D">
        <w:t>s</w:t>
      </w:r>
      <w:r w:rsidR="003C2357">
        <w:t>, careful post-licensing optimisation is often required</w:t>
      </w:r>
      <w:r w:rsidR="000A41D7">
        <w:t xml:space="preserve">. </w:t>
      </w:r>
      <w:r w:rsidR="003C2357">
        <w:t>Nanotechnology</w:t>
      </w:r>
      <w:r w:rsidR="000A41D7">
        <w:t xml:space="preserve"> offers the opportunity to develop </w:t>
      </w:r>
      <w:r w:rsidR="00DE5E50">
        <w:t>strategies</w:t>
      </w:r>
      <w:r w:rsidR="000A41D7">
        <w:t xml:space="preserve"> to address the limitations of current, future and even failed therapeutics. </w:t>
      </w:r>
      <w:r w:rsidR="003C2357">
        <w:t>Importantly, a major driver for nanomedicine development has been the improvement of safety by reducing doses or improving distribution to diseased cells.</w:t>
      </w:r>
    </w:p>
    <w:p w14:paraId="1712A5D9" w14:textId="77777777" w:rsidR="000A41D7" w:rsidRDefault="000A41D7" w:rsidP="000955A6">
      <w:pPr>
        <w:spacing w:line="480" w:lineRule="auto"/>
        <w:jc w:val="both"/>
      </w:pPr>
    </w:p>
    <w:p w14:paraId="41713958" w14:textId="77777777" w:rsidR="003C2357" w:rsidRDefault="00CB358A" w:rsidP="000955A6">
      <w:pPr>
        <w:spacing w:line="480" w:lineRule="auto"/>
        <w:jc w:val="both"/>
      </w:pPr>
      <w:r>
        <w:t xml:space="preserve">Despite increasing interest in nanomedicines, </w:t>
      </w:r>
      <w:r w:rsidR="003C2357">
        <w:t xml:space="preserve">there are still significant gaps in knowledge of the </w:t>
      </w:r>
      <w:r>
        <w:t xml:space="preserve">underlying mechanisms. </w:t>
      </w:r>
      <w:r w:rsidR="008F4DE7">
        <w:t xml:space="preserve">For </w:t>
      </w:r>
      <w:r w:rsidR="00270FF2">
        <w:t>example,</w:t>
      </w:r>
      <w:r w:rsidR="008F4DE7">
        <w:t xml:space="preserve"> </w:t>
      </w:r>
      <w:r w:rsidR="003C2357">
        <w:t>a greater understanding of drug</w:t>
      </w:r>
      <w:r w:rsidR="00270FF2">
        <w:t xml:space="preserve"> release following LA</w:t>
      </w:r>
      <w:r w:rsidR="003C2357">
        <w:t>I</w:t>
      </w:r>
      <w:r w:rsidR="00270FF2">
        <w:t xml:space="preserve"> injection</w:t>
      </w:r>
      <w:r w:rsidR="003C2357">
        <w:t xml:space="preserve"> is needed </w:t>
      </w:r>
      <w:r w:rsidR="00143495">
        <w:fldChar w:fldCharType="begin"/>
      </w:r>
      <w:r w:rsidR="0091320F">
        <w:instrText xml:space="preserve"> ADDIN EN.CITE &lt;EndNote&gt;&lt;Cite&gt;&lt;Author&gt;Owen&lt;/Author&gt;&lt;Year&gt;2016&lt;/Year&gt;&lt;RecNum&gt;13847&lt;/RecNum&gt;&lt;DisplayText&gt;[2]&lt;/DisplayText&gt;&lt;record&gt;&lt;rec-number&gt;13847&lt;/rec-number&gt;&lt;foreign-keys&gt;&lt;key app="EN" db-id="9zd00fsw9wdfwseet0550v99f9wapeeww9f2" timestamp="1496832379"&gt;13847&lt;/key&gt;&lt;/foreign-keys&gt;&lt;ref-type name="Journal Article"&gt;17&lt;/ref-type&gt;&lt;contributors&gt;&lt;authors&gt;&lt;author&gt;Owen, A.&lt;/author&gt;&lt;author&gt;Rannard, S.&lt;/author&gt;&lt;/authors&gt;&lt;/contributors&gt;&lt;auth-address&gt;Department of Molecular and Clinical Pharmacology, Institute of Translational Medicine, 70 Pembroke Place, University of Liverpool, Liverpool L693GF, UK.&amp;#xD;Department of Chemistry, Crown Street, University of Liverpool, L69 3BX, UK.&lt;/auth-address&gt;&lt;titles&gt;&lt;title&gt;Strengths, weaknesses, opportunities and challenges for long acting injectable therapies: Insights for applications in HIV therapy&lt;/title&gt;&lt;secondary-title&gt;Adv Drug Deliv Rev&lt;/secondary-title&gt;&lt;/titles&gt;&lt;periodical&gt;&lt;full-title&gt;Adv Drug Deliv Rev&lt;/full-title&gt;&lt;abbr-1&gt;Advanced drug delivery reviews&lt;/abbr-1&gt;&lt;/periodical&gt;&lt;pages&gt;144-56&lt;/pages&gt;&lt;volume&gt;103&lt;/volume&gt;&lt;keywords&gt;&lt;keyword&gt;Controlled-release&lt;/keyword&gt;&lt;keyword&gt;Drug delivery&lt;/keyword&gt;&lt;keyword&gt;Extended-release&lt;/keyword&gt;&lt;keyword&gt;Formulation&lt;/keyword&gt;&lt;keyword&gt;Nanomedicine&lt;/keyword&gt;&lt;keyword&gt;Pharmacokinetics&lt;/keyword&gt;&lt;keyword&gt;Sustained-release&lt;/keyword&gt;&lt;keyword&gt;Time-release&lt;/keyword&gt;&lt;/keywords&gt;&lt;dates&gt;&lt;year&gt;2016&lt;/year&gt;&lt;pub-dates&gt;&lt;date&gt;Aug 01&lt;/date&gt;&lt;/pub-dates&gt;&lt;/dates&gt;&lt;isbn&gt;1872-8294 (Electronic)&amp;#xD;0169-409X (Linking)&lt;/isbn&gt;&lt;accession-num&gt;26916628&lt;/accession-num&gt;&lt;urls&gt;&lt;related-urls&gt;&lt;url&gt;https://www.ncbi.nlm.nih.gov/pubmed/26916628&lt;/url&gt;&lt;/related-urls&gt;&lt;/urls&gt;&lt;custom2&gt;PMC4935562&lt;/custom2&gt;&lt;electronic-resource-num&gt;10.1016/j.addr.2016.02.003&lt;/electronic-resource-num&gt;&lt;/record&gt;&lt;/Cite&gt;&lt;/EndNote&gt;</w:instrText>
      </w:r>
      <w:r w:rsidR="00143495">
        <w:fldChar w:fldCharType="separate"/>
      </w:r>
      <w:r w:rsidR="001304E3">
        <w:rPr>
          <w:noProof/>
        </w:rPr>
        <w:t>[2]</w:t>
      </w:r>
      <w:r w:rsidR="00143495">
        <w:fldChar w:fldCharType="end"/>
      </w:r>
      <w:r w:rsidR="00270FF2">
        <w:t xml:space="preserve">. </w:t>
      </w:r>
      <w:r w:rsidR="003C2357">
        <w:t>R</w:t>
      </w:r>
      <w:r w:rsidR="00270FF2">
        <w:t xml:space="preserve">ecent work </w:t>
      </w:r>
      <w:r w:rsidR="003C2357">
        <w:t>on similar SDN formulations of</w:t>
      </w:r>
      <w:r w:rsidR="00270FF2">
        <w:t xml:space="preserve"> p</w:t>
      </w:r>
      <w:r w:rsidR="00270FF2" w:rsidRPr="00270FF2">
        <w:t xml:space="preserve">aliperidone palmitate </w:t>
      </w:r>
      <w:r w:rsidR="003C2357">
        <w:t>have demonstrated the importance of</w:t>
      </w:r>
      <w:r w:rsidR="00DF0BED">
        <w:t xml:space="preserve"> gran</w:t>
      </w:r>
      <w:r w:rsidR="00270FF2">
        <w:t xml:space="preserve">uloma and phagocytosis </w:t>
      </w:r>
      <w:r w:rsidR="003C2357">
        <w:t xml:space="preserve">by </w:t>
      </w:r>
      <w:r w:rsidR="00270FF2">
        <w:t>infiltrating macrophages</w:t>
      </w:r>
      <w:r w:rsidR="00BB6A28">
        <w:t xml:space="preserve"> </w:t>
      </w:r>
      <w:r w:rsidR="00143495">
        <w:fldChar w:fldCharType="begin">
          <w:fldData xml:space="preserve">PEVuZE5vdGU+PENpdGU+PEF1dGhvcj5EYXJ2aWxsZTwvQXV0aG9yPjxZZWFyPjIwMTY8L1llYXI+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=
</w:fldData>
        </w:fldChar>
      </w:r>
      <w:r w:rsidR="0091320F">
        <w:instrText xml:space="preserve"> ADDIN EN.CITE </w:instrText>
      </w:r>
      <w:r w:rsidR="0091320F">
        <w:fldChar w:fldCharType="begin">
          <w:fldData xml:space="preserve">PEVuZE5vdGU+PENpdGU+PEF1dGhvcj5EYXJ2aWxsZTwvQXV0aG9yPjxZZWFyPjIwMTY8L1llYXI+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=
</w:fldData>
        </w:fldChar>
      </w:r>
      <w:r w:rsidR="0091320F">
        <w:instrText xml:space="preserve"> ADDIN EN.CITE.DATA </w:instrText>
      </w:r>
      <w:r w:rsidR="0091320F">
        <w:fldChar w:fldCharType="end"/>
      </w:r>
      <w:r w:rsidR="00143495">
        <w:fldChar w:fldCharType="separate"/>
      </w:r>
      <w:r w:rsidR="001D2D29">
        <w:rPr>
          <w:noProof/>
        </w:rPr>
        <w:t>[24]</w:t>
      </w:r>
      <w:r w:rsidR="00143495">
        <w:fldChar w:fldCharType="end"/>
      </w:r>
      <w:r w:rsidR="003C2357">
        <w:t xml:space="preserve">. </w:t>
      </w:r>
      <w:r w:rsidR="00EE65AB">
        <w:t xml:space="preserve">Further support for the role of macrophages has been demonstrated </w:t>
      </w:r>
      <w:r w:rsidR="003B76A5">
        <w:t>in rodents</w:t>
      </w:r>
      <w:r w:rsidR="003C2357">
        <w:t>, where nanoparticle-mediated a</w:t>
      </w:r>
      <w:r w:rsidR="00EE65AB" w:rsidRPr="00EE65AB">
        <w:t xml:space="preserve">ctivation of autophagy led to 50-fold increases in the plasma concentration of the viral integrase inhibitor </w:t>
      </w:r>
      <w:r w:rsidR="009A331E">
        <w:t xml:space="preserve">dolutegravir </w:t>
      </w:r>
      <w:r w:rsidR="00143495">
        <w:fldChar w:fldCharType="begin"/>
      </w:r>
      <w:r w:rsidR="0091320F">
        <w:instrText xml:space="preserve"> ADDIN EN.CITE &lt;EndNote&gt;&lt;Cite&gt;&lt;Author&gt;Gnanadhas&lt;/Author&gt;&lt;Year&gt;2017&lt;/Year&gt;&lt;RecNum&gt;13870&lt;/RecNum&gt;&lt;DisplayText&gt;[25]&lt;/DisplayText&gt;&lt;record&gt;&lt;rec-number&gt;13870&lt;/rec-number&gt;&lt;foreign-keys&gt;&lt;key app="EN" db-id="9zd00fsw9wdfwseet0550v99f9wapeeww9f2" timestamp="1496832386"&gt;13870&lt;/key&gt;&lt;/foreign-keys&gt;&lt;ref-type name="Journal Article"&gt;17&lt;/ref-type&gt;&lt;contributors&gt;&lt;authors&gt;&lt;author&gt;Gnanadhas, D. P.&lt;/author&gt;&lt;author&gt;Dash, P. K.&lt;/author&gt;&lt;author&gt;Sillman, B.&lt;/author&gt;&lt;author&gt;Bade, A. N.&lt;/author&gt;&lt;author&gt;Lin, Z.&lt;/author&gt;&lt;author&gt;Palandri, D. L.&lt;/author&gt;&lt;author&gt;Gautam, N.&lt;/author&gt;&lt;author&gt;Alnouti, Y.&lt;/author&gt;&lt;author&gt;Gelbard, H. A.&lt;/author&gt;&lt;author&gt;McMillan, J.&lt;/author&gt;&lt;author&gt;Mosley, R. L.&lt;/author&gt;&lt;author&gt;Edagwa, B.&lt;/author&gt;&lt;author&gt;Gendelman, H. E.&lt;/author&gt;&lt;author&gt;Gorantla, S.&lt;/author&gt;&lt;/authors&gt;&lt;/contributors&gt;&lt;titles&gt;&lt;title&gt;Autophagy facilitates macrophage depots of sustained-release nanoformulated antiretroviral drugs&lt;/title&gt;&lt;secondary-title&gt;J Clin Invest&lt;/secondary-title&gt;&lt;/titles&gt;&lt;periodical&gt;&lt;full-title&gt;Journal of Clinical Investigation&lt;/full-title&gt;&lt;abbr-1&gt;J. Clin. Invest.&lt;/abbr-1&gt;&lt;abbr-2&gt;J Clin Invest&lt;/abbr-2&gt;&lt;/periodical&gt;&lt;pages&gt;857-873&lt;/pages&gt;&lt;volume&gt;127&lt;/volume&gt;&lt;number&gt;3&lt;/number&gt;&lt;dates&gt;&lt;year&gt;2017&lt;/year&gt;&lt;pub-dates&gt;&lt;date&gt;Mar 01&lt;/date&gt;&lt;/pub-dates&gt;&lt;/dates&gt;&lt;isbn&gt;1558-8238 (Electronic)&amp;#xD;0021-9738 (Linking)&lt;/isbn&gt;&lt;accession-num&gt;28134625&lt;/accession-num&gt;&lt;urls&gt;&lt;related-urls&gt;&lt;url&gt;https://www.ncbi.nlm.nih.gov/pubmed/28134625&lt;/url&gt;&lt;/related-urls&gt;&lt;/urls&gt;&lt;custom2&gt;PMC5330738&lt;/custom2&gt;&lt;electronic-resource-num&gt;10.1172/JCI90025&lt;/electronic-resource-num&gt;&lt;/record&gt;&lt;/Cite&gt;&lt;/EndNote&gt;</w:instrText>
      </w:r>
      <w:r w:rsidR="00143495">
        <w:fldChar w:fldCharType="separate"/>
      </w:r>
      <w:r w:rsidR="001D2D29">
        <w:rPr>
          <w:noProof/>
        </w:rPr>
        <w:t>[25]</w:t>
      </w:r>
      <w:r w:rsidR="00143495">
        <w:fldChar w:fldCharType="end"/>
      </w:r>
      <w:r w:rsidR="009A331E">
        <w:t xml:space="preserve">. </w:t>
      </w:r>
      <w:r w:rsidR="003C2357">
        <w:t xml:space="preserve">Such information on nano-specific DMPK will be central to bringing forward the optimised next generation of LAI medicines. </w:t>
      </w:r>
    </w:p>
    <w:p w14:paraId="2FB1B1B2" w14:textId="77777777" w:rsidR="003C2357" w:rsidRDefault="003C2357" w:rsidP="000955A6">
      <w:pPr>
        <w:spacing w:line="480" w:lineRule="auto"/>
        <w:jc w:val="both"/>
      </w:pPr>
    </w:p>
    <w:p w14:paraId="4EFAD381" w14:textId="77777777" w:rsidR="00270FF2" w:rsidRPr="009A331E" w:rsidRDefault="003C2357" w:rsidP="000955A6">
      <w:pPr>
        <w:spacing w:line="480" w:lineRule="auto"/>
        <w:jc w:val="both"/>
      </w:pPr>
      <w:r>
        <w:t>In summary, a</w:t>
      </w:r>
      <w:r w:rsidR="0064705A">
        <w:t xml:space="preserve"> better</w:t>
      </w:r>
      <w:r>
        <w:t xml:space="preserve"> </w:t>
      </w:r>
      <w:r w:rsidR="009E406F">
        <w:t>understanding</w:t>
      </w:r>
      <w:r w:rsidR="0064705A">
        <w:t xml:space="preserve"> of</w:t>
      </w:r>
      <w:r w:rsidR="009E406F">
        <w:t xml:space="preserve"> the mechanisms </w:t>
      </w:r>
      <w:r w:rsidR="0064705A">
        <w:t>underpinning</w:t>
      </w:r>
      <w:r w:rsidR="009E406F">
        <w:t xml:space="preserve"> nanoparticle behaviour</w:t>
      </w:r>
      <w:r w:rsidR="0064705A">
        <w:t xml:space="preserve"> </w:t>
      </w:r>
      <w:r w:rsidR="001D1219">
        <w:t xml:space="preserve">will enable </w:t>
      </w:r>
      <w:r w:rsidR="0064705A">
        <w:t>rational design of</w:t>
      </w:r>
      <w:r w:rsidR="00663C13">
        <w:t xml:space="preserve"> nanomedicines with </w:t>
      </w:r>
      <w:r w:rsidR="00663C13">
        <w:lastRenderedPageBreak/>
        <w:t xml:space="preserve">greater efficacy </w:t>
      </w:r>
      <w:r w:rsidR="001D1219">
        <w:t>and improved</w:t>
      </w:r>
      <w:r w:rsidR="0064705A">
        <w:t xml:space="preserve"> safety</w:t>
      </w:r>
      <w:r w:rsidR="001D1219">
        <w:t>, so that the preclinical promises can be realised for patients across the different nanotechnologies being explored</w:t>
      </w:r>
      <w:r w:rsidR="00663C13">
        <w:t>.</w:t>
      </w:r>
    </w:p>
    <w:p w14:paraId="0790CD8A" w14:textId="77777777" w:rsidR="005B51D4" w:rsidRDefault="005B51D4" w:rsidP="000955A6">
      <w:pPr>
        <w:spacing w:line="480" w:lineRule="auto"/>
        <w:jc w:val="both"/>
        <w:rPr>
          <w:b/>
        </w:rPr>
      </w:pPr>
    </w:p>
    <w:p w14:paraId="5929DA28" w14:textId="77777777" w:rsidR="00C310E8" w:rsidRPr="002B409A" w:rsidRDefault="002B409A" w:rsidP="001B7484">
      <w:pPr>
        <w:spacing w:line="480" w:lineRule="auto"/>
        <w:jc w:val="both"/>
        <w:outlineLvl w:val="0"/>
        <w:rPr>
          <w:b/>
        </w:rPr>
      </w:pPr>
      <w:r w:rsidRPr="002B409A">
        <w:rPr>
          <w:b/>
        </w:rPr>
        <w:t>References</w:t>
      </w:r>
    </w:p>
    <w:p w14:paraId="35A3251F" w14:textId="77777777" w:rsidR="0091320F" w:rsidRPr="0091320F" w:rsidRDefault="00143495" w:rsidP="0091320F">
      <w:pPr>
        <w:pStyle w:val="EndNoteBibliography"/>
        <w:ind w:left="720" w:hanging="720"/>
        <w:rPr>
          <w:noProof/>
        </w:rPr>
      </w:pPr>
      <w:r>
        <w:fldChar w:fldCharType="begin"/>
      </w:r>
      <w:r w:rsidR="00544086">
        <w:instrText xml:space="preserve"> ADDIN EN.REFLIST </w:instrText>
      </w:r>
      <w:r>
        <w:fldChar w:fldCharType="separate"/>
      </w:r>
      <w:r w:rsidR="0091320F" w:rsidRPr="0091320F">
        <w:rPr>
          <w:noProof/>
        </w:rPr>
        <w:t>1.</w:t>
      </w:r>
      <w:r w:rsidR="0091320F" w:rsidRPr="0091320F">
        <w:rPr>
          <w:noProof/>
        </w:rPr>
        <w:tab/>
        <w:t>Rosenbloom DI, Hill AL, Rabi SA, Siliciano RF, Nowak MA. Antiretroviral dynamics determines HIV evolution and predicts therapy outcome</w:t>
      </w:r>
      <w:r w:rsidR="0091320F" w:rsidRPr="0091320F">
        <w:rPr>
          <w:i/>
          <w:noProof/>
        </w:rPr>
        <w:t>.</w:t>
      </w:r>
      <w:r w:rsidR="0091320F" w:rsidRPr="0091320F">
        <w:rPr>
          <w:noProof/>
        </w:rPr>
        <w:t xml:space="preserve"> </w:t>
      </w:r>
      <w:r w:rsidR="0091320F" w:rsidRPr="0091320F">
        <w:rPr>
          <w:i/>
          <w:noProof/>
        </w:rPr>
        <w:t xml:space="preserve">Nat. Med. </w:t>
      </w:r>
      <w:r w:rsidR="0091320F" w:rsidRPr="0091320F">
        <w:rPr>
          <w:noProof/>
        </w:rPr>
        <w:t>18(9), 1378-1385 (2012).</w:t>
      </w:r>
    </w:p>
    <w:p w14:paraId="4ED3E203" w14:textId="77777777" w:rsidR="0091320F" w:rsidRPr="0091320F" w:rsidRDefault="0091320F" w:rsidP="0091320F">
      <w:pPr>
        <w:pStyle w:val="EndNoteBibliography"/>
        <w:ind w:left="720" w:hanging="720"/>
        <w:rPr>
          <w:noProof/>
        </w:rPr>
      </w:pPr>
      <w:r w:rsidRPr="0091320F">
        <w:rPr>
          <w:noProof/>
        </w:rPr>
        <w:t>2.</w:t>
      </w:r>
      <w:r w:rsidRPr="0091320F">
        <w:rPr>
          <w:noProof/>
        </w:rPr>
        <w:tab/>
        <w:t>Owen A, Rannard S. Strengths, weaknesses, opportunities and challenges for long acting injectable therapies: Insights for applications in HIV therapy</w:t>
      </w:r>
      <w:r w:rsidRPr="0091320F">
        <w:rPr>
          <w:i/>
          <w:noProof/>
        </w:rPr>
        <w:t>.</w:t>
      </w:r>
      <w:r w:rsidRPr="0091320F">
        <w:rPr>
          <w:noProof/>
        </w:rPr>
        <w:t xml:space="preserve"> </w:t>
      </w:r>
      <w:r w:rsidRPr="0091320F">
        <w:rPr>
          <w:i/>
          <w:noProof/>
        </w:rPr>
        <w:t xml:space="preserve">Advanced drug delivery reviews </w:t>
      </w:r>
      <w:r w:rsidRPr="0091320F">
        <w:rPr>
          <w:noProof/>
        </w:rPr>
        <w:t>103 144-156 (2016).</w:t>
      </w:r>
    </w:p>
    <w:p w14:paraId="31927F6E" w14:textId="77777777" w:rsidR="0091320F" w:rsidRPr="0091320F" w:rsidRDefault="0091320F" w:rsidP="0091320F">
      <w:pPr>
        <w:pStyle w:val="EndNoteBibliography"/>
        <w:ind w:left="720" w:hanging="720"/>
        <w:rPr>
          <w:noProof/>
        </w:rPr>
      </w:pPr>
      <w:r w:rsidRPr="0091320F">
        <w:rPr>
          <w:noProof/>
        </w:rPr>
        <w:t>3.</w:t>
      </w:r>
      <w:r w:rsidRPr="0091320F">
        <w:rPr>
          <w:noProof/>
        </w:rPr>
        <w:tab/>
        <w:t>Poveda E, Tabernilla A. New Insights into HIV-1 Persistence in Sanctuary Sites During Antiretroviral Therapy</w:t>
      </w:r>
      <w:r w:rsidRPr="0091320F">
        <w:rPr>
          <w:i/>
          <w:noProof/>
        </w:rPr>
        <w:t>.</w:t>
      </w:r>
      <w:r w:rsidRPr="0091320F">
        <w:rPr>
          <w:noProof/>
        </w:rPr>
        <w:t xml:space="preserve"> </w:t>
      </w:r>
      <w:r w:rsidRPr="0091320F">
        <w:rPr>
          <w:i/>
          <w:noProof/>
        </w:rPr>
        <w:t xml:space="preserve">AIDS Rev. </w:t>
      </w:r>
      <w:r w:rsidRPr="0091320F">
        <w:rPr>
          <w:noProof/>
        </w:rPr>
        <w:t>18(1), 55 (2016).</w:t>
      </w:r>
    </w:p>
    <w:p w14:paraId="5C2F7FD8" w14:textId="77777777" w:rsidR="0091320F" w:rsidRPr="0091320F" w:rsidRDefault="0091320F" w:rsidP="0091320F">
      <w:pPr>
        <w:pStyle w:val="EndNoteBibliography"/>
        <w:ind w:left="720" w:hanging="720"/>
        <w:rPr>
          <w:noProof/>
        </w:rPr>
      </w:pPr>
      <w:r w:rsidRPr="0091320F">
        <w:rPr>
          <w:noProof/>
        </w:rPr>
        <w:t>4.</w:t>
      </w:r>
      <w:r w:rsidRPr="0091320F">
        <w:rPr>
          <w:noProof/>
        </w:rPr>
        <w:tab/>
        <w:t>Cory TJ, Schacker TW, Stevenson M, Fletcher CV. Overcoming pharmacologic sanctuaries</w:t>
      </w:r>
      <w:r w:rsidRPr="0091320F">
        <w:rPr>
          <w:i/>
          <w:noProof/>
        </w:rPr>
        <w:t>.</w:t>
      </w:r>
      <w:r w:rsidRPr="0091320F">
        <w:rPr>
          <w:noProof/>
        </w:rPr>
        <w:t xml:space="preserve"> </w:t>
      </w:r>
      <w:r w:rsidRPr="0091320F">
        <w:rPr>
          <w:i/>
          <w:noProof/>
        </w:rPr>
        <w:t xml:space="preserve">Curr. Opin. HIV AIDS </w:t>
      </w:r>
      <w:r w:rsidRPr="0091320F">
        <w:rPr>
          <w:noProof/>
        </w:rPr>
        <w:t>8(3), 190-195 (2013).</w:t>
      </w:r>
    </w:p>
    <w:p w14:paraId="254855FD" w14:textId="77777777" w:rsidR="0091320F" w:rsidRPr="0091320F" w:rsidRDefault="0091320F" w:rsidP="0091320F">
      <w:pPr>
        <w:pStyle w:val="EndNoteBibliography"/>
        <w:ind w:left="720" w:hanging="720"/>
        <w:rPr>
          <w:noProof/>
        </w:rPr>
      </w:pPr>
      <w:r w:rsidRPr="0091320F">
        <w:rPr>
          <w:noProof/>
        </w:rPr>
        <w:t>5.</w:t>
      </w:r>
      <w:r w:rsidRPr="0091320F">
        <w:rPr>
          <w:noProof/>
        </w:rPr>
        <w:tab/>
        <w:t>Tatham LM, Rannard SP, Owen A. Nanoformulation strategies for the enhanced oral bioavailability of antiretroviral therapeutics</w:t>
      </w:r>
      <w:r w:rsidRPr="0091320F">
        <w:rPr>
          <w:i/>
          <w:noProof/>
        </w:rPr>
        <w:t>.</w:t>
      </w:r>
      <w:r w:rsidRPr="0091320F">
        <w:rPr>
          <w:noProof/>
        </w:rPr>
        <w:t xml:space="preserve"> </w:t>
      </w:r>
      <w:r w:rsidRPr="0091320F">
        <w:rPr>
          <w:i/>
          <w:noProof/>
        </w:rPr>
        <w:t xml:space="preserve">Ther. Deliv. </w:t>
      </w:r>
      <w:r w:rsidRPr="0091320F">
        <w:rPr>
          <w:noProof/>
        </w:rPr>
        <w:t>6(4), 469-490 (2015).</w:t>
      </w:r>
    </w:p>
    <w:p w14:paraId="6317A08D" w14:textId="77777777" w:rsidR="0091320F" w:rsidRPr="0091320F" w:rsidRDefault="0091320F" w:rsidP="0091320F">
      <w:pPr>
        <w:pStyle w:val="EndNoteBibliography"/>
        <w:ind w:left="720" w:hanging="720"/>
        <w:rPr>
          <w:noProof/>
        </w:rPr>
      </w:pPr>
      <w:r w:rsidRPr="0091320F">
        <w:rPr>
          <w:noProof/>
        </w:rPr>
        <w:t>6.</w:t>
      </w:r>
      <w:r w:rsidRPr="0091320F">
        <w:rPr>
          <w:noProof/>
        </w:rPr>
        <w:tab/>
        <w:t>Mcdonald TO, Giardiello M, Martin P</w:t>
      </w:r>
      <w:r w:rsidRPr="0091320F">
        <w:rPr>
          <w:i/>
          <w:noProof/>
        </w:rPr>
        <w:t xml:space="preserve"> et al</w:t>
      </w:r>
      <w:r w:rsidRPr="0091320F">
        <w:rPr>
          <w:noProof/>
        </w:rPr>
        <w:t>. Antiretroviral solid drug nanoparticles with enhanced oral bioavailability: production, characterization, and in vitro-in vivo correlation</w:t>
      </w:r>
      <w:r w:rsidRPr="0091320F">
        <w:rPr>
          <w:i/>
          <w:noProof/>
        </w:rPr>
        <w:t>.</w:t>
      </w:r>
      <w:r w:rsidRPr="0091320F">
        <w:rPr>
          <w:noProof/>
        </w:rPr>
        <w:t xml:space="preserve"> </w:t>
      </w:r>
      <w:r w:rsidRPr="0091320F">
        <w:rPr>
          <w:i/>
          <w:noProof/>
        </w:rPr>
        <w:t xml:space="preserve">Advanced healthcare materials </w:t>
      </w:r>
      <w:r w:rsidRPr="0091320F">
        <w:rPr>
          <w:noProof/>
        </w:rPr>
        <w:t>3(3), 400-411 (2014).</w:t>
      </w:r>
    </w:p>
    <w:p w14:paraId="1C7732AB" w14:textId="77777777" w:rsidR="0091320F" w:rsidRPr="0091320F" w:rsidRDefault="0091320F" w:rsidP="0091320F">
      <w:pPr>
        <w:pStyle w:val="EndNoteBibliography"/>
        <w:ind w:left="720" w:hanging="720"/>
        <w:rPr>
          <w:noProof/>
        </w:rPr>
      </w:pPr>
      <w:r w:rsidRPr="0091320F">
        <w:rPr>
          <w:noProof/>
        </w:rPr>
        <w:t>7.</w:t>
      </w:r>
      <w:r w:rsidRPr="0091320F">
        <w:rPr>
          <w:noProof/>
        </w:rPr>
        <w:tab/>
        <w:t>Giardiello M, Liptrott NJ, Mcdonald TO</w:t>
      </w:r>
      <w:r w:rsidRPr="0091320F">
        <w:rPr>
          <w:i/>
          <w:noProof/>
        </w:rPr>
        <w:t xml:space="preserve"> et al</w:t>
      </w:r>
      <w:r w:rsidRPr="0091320F">
        <w:rPr>
          <w:noProof/>
        </w:rPr>
        <w:t>. Accelerated oral nanomedicine discovery from miniaturized screening to clinical production exemplified by paediatric HIV nanotherapies</w:t>
      </w:r>
      <w:r w:rsidRPr="0091320F">
        <w:rPr>
          <w:i/>
          <w:noProof/>
        </w:rPr>
        <w:t>.</w:t>
      </w:r>
      <w:r w:rsidRPr="0091320F">
        <w:rPr>
          <w:noProof/>
        </w:rPr>
        <w:t xml:space="preserve"> </w:t>
      </w:r>
      <w:r w:rsidRPr="0091320F">
        <w:rPr>
          <w:i/>
          <w:noProof/>
        </w:rPr>
        <w:t>Nat</w:t>
      </w:r>
      <w:r>
        <w:rPr>
          <w:i/>
          <w:noProof/>
        </w:rPr>
        <w:t>.</w:t>
      </w:r>
      <w:r w:rsidRPr="0091320F">
        <w:rPr>
          <w:i/>
          <w:noProof/>
        </w:rPr>
        <w:t xml:space="preserve"> Commun</w:t>
      </w:r>
      <w:r>
        <w:rPr>
          <w:i/>
          <w:noProof/>
        </w:rPr>
        <w:t>.</w:t>
      </w:r>
      <w:r w:rsidRPr="0091320F">
        <w:rPr>
          <w:i/>
          <w:noProof/>
        </w:rPr>
        <w:t xml:space="preserve"> </w:t>
      </w:r>
      <w:r w:rsidRPr="0091320F">
        <w:rPr>
          <w:noProof/>
        </w:rPr>
        <w:t>7 13184 (2016).</w:t>
      </w:r>
    </w:p>
    <w:p w14:paraId="23DF7DC0" w14:textId="77777777" w:rsidR="0091320F" w:rsidRPr="0091320F" w:rsidRDefault="0091320F" w:rsidP="0091320F">
      <w:pPr>
        <w:pStyle w:val="EndNoteBibliography"/>
        <w:ind w:left="720" w:hanging="720"/>
        <w:rPr>
          <w:noProof/>
        </w:rPr>
      </w:pPr>
      <w:r w:rsidRPr="0091320F">
        <w:rPr>
          <w:noProof/>
        </w:rPr>
        <w:t>8.</w:t>
      </w:r>
      <w:r w:rsidRPr="0091320F">
        <w:rPr>
          <w:noProof/>
        </w:rPr>
        <w:tab/>
        <w:t>Tshweu L, Katata L, Kalombo L</w:t>
      </w:r>
      <w:r w:rsidRPr="0091320F">
        <w:rPr>
          <w:i/>
          <w:noProof/>
        </w:rPr>
        <w:t xml:space="preserve"> et al</w:t>
      </w:r>
      <w:r w:rsidRPr="0091320F">
        <w:rPr>
          <w:noProof/>
        </w:rPr>
        <w:t>. Enhanced oral bioavailability of the antiretroviral efavirenz encapsulated in poly(epsilon-caprolactone) nanoparticles by a spray-drying method</w:t>
      </w:r>
      <w:r w:rsidRPr="0091320F">
        <w:rPr>
          <w:i/>
          <w:noProof/>
        </w:rPr>
        <w:t>.</w:t>
      </w:r>
      <w:r w:rsidRPr="0091320F">
        <w:rPr>
          <w:noProof/>
        </w:rPr>
        <w:t xml:space="preserve"> </w:t>
      </w:r>
      <w:r w:rsidRPr="0091320F">
        <w:rPr>
          <w:i/>
          <w:noProof/>
        </w:rPr>
        <w:t xml:space="preserve">Nanomedicine (London, England) </w:t>
      </w:r>
      <w:r w:rsidRPr="0091320F">
        <w:rPr>
          <w:noProof/>
        </w:rPr>
        <w:t>9(12), 1821-1833 (2014).</w:t>
      </w:r>
    </w:p>
    <w:p w14:paraId="4FE7E7FF" w14:textId="77777777" w:rsidR="0091320F" w:rsidRPr="0091320F" w:rsidRDefault="0091320F" w:rsidP="0091320F">
      <w:pPr>
        <w:pStyle w:val="EndNoteBibliography"/>
        <w:ind w:left="720" w:hanging="720"/>
        <w:rPr>
          <w:noProof/>
        </w:rPr>
      </w:pPr>
      <w:r w:rsidRPr="0091320F">
        <w:rPr>
          <w:noProof/>
        </w:rPr>
        <w:t>9.</w:t>
      </w:r>
      <w:r w:rsidRPr="0091320F">
        <w:rPr>
          <w:noProof/>
        </w:rPr>
        <w:tab/>
        <w:t>Skanji R, Andrieux K, Lalanne M</w:t>
      </w:r>
      <w:r w:rsidRPr="0091320F">
        <w:rPr>
          <w:i/>
          <w:noProof/>
        </w:rPr>
        <w:t xml:space="preserve"> et al</w:t>
      </w:r>
      <w:r w:rsidRPr="0091320F">
        <w:rPr>
          <w:noProof/>
        </w:rPr>
        <w:t>. A new nanomedicine based on didanosine glycerolipidic prodrug enhances the long term accumulation of drug in a HIV sanctuary</w:t>
      </w:r>
      <w:r w:rsidRPr="0091320F">
        <w:rPr>
          <w:i/>
          <w:noProof/>
        </w:rPr>
        <w:t>.</w:t>
      </w:r>
      <w:r w:rsidRPr="0091320F">
        <w:rPr>
          <w:noProof/>
        </w:rPr>
        <w:t xml:space="preserve"> </w:t>
      </w:r>
      <w:r w:rsidRPr="0091320F">
        <w:rPr>
          <w:i/>
          <w:noProof/>
        </w:rPr>
        <w:t xml:space="preserve">Int. J. Pharm. </w:t>
      </w:r>
      <w:r w:rsidRPr="0091320F">
        <w:rPr>
          <w:noProof/>
        </w:rPr>
        <w:t>414(1-2), 285-297 (2011).</w:t>
      </w:r>
    </w:p>
    <w:p w14:paraId="0EBBF2CA" w14:textId="77777777" w:rsidR="0091320F" w:rsidRPr="0091320F" w:rsidRDefault="0091320F" w:rsidP="0091320F">
      <w:pPr>
        <w:pStyle w:val="EndNoteBibliography"/>
        <w:ind w:left="720" w:hanging="720"/>
        <w:rPr>
          <w:noProof/>
        </w:rPr>
      </w:pPr>
      <w:r w:rsidRPr="0091320F">
        <w:rPr>
          <w:noProof/>
        </w:rPr>
        <w:t>10.</w:t>
      </w:r>
      <w:r w:rsidRPr="0091320F">
        <w:rPr>
          <w:noProof/>
        </w:rPr>
        <w:tab/>
        <w:t>Hatton FL, Tatham LM, Tidbury LR</w:t>
      </w:r>
      <w:r w:rsidRPr="0091320F">
        <w:rPr>
          <w:i/>
          <w:noProof/>
        </w:rPr>
        <w:t xml:space="preserve"> et al</w:t>
      </w:r>
      <w:r w:rsidRPr="0091320F">
        <w:rPr>
          <w:noProof/>
        </w:rPr>
        <w:t>. Hyperbranched polydendrons: a new nanomaterials platform with tuneable permeation through model gut epithelium</w:t>
      </w:r>
      <w:r w:rsidRPr="0091320F">
        <w:rPr>
          <w:i/>
          <w:noProof/>
        </w:rPr>
        <w:t>.</w:t>
      </w:r>
      <w:r w:rsidRPr="0091320F">
        <w:rPr>
          <w:noProof/>
        </w:rPr>
        <w:t xml:space="preserve"> </w:t>
      </w:r>
      <w:r w:rsidRPr="0091320F">
        <w:rPr>
          <w:i/>
          <w:noProof/>
        </w:rPr>
        <w:t xml:space="preserve">Chemical Science </w:t>
      </w:r>
      <w:r w:rsidRPr="0091320F">
        <w:rPr>
          <w:noProof/>
        </w:rPr>
        <w:t>6(1), 326-334 (2015).</w:t>
      </w:r>
    </w:p>
    <w:p w14:paraId="5B5DD7FE" w14:textId="77777777" w:rsidR="0091320F" w:rsidRPr="0091320F" w:rsidRDefault="0091320F" w:rsidP="0091320F">
      <w:pPr>
        <w:pStyle w:val="EndNoteBibliography"/>
        <w:ind w:left="720" w:hanging="720"/>
        <w:rPr>
          <w:noProof/>
        </w:rPr>
      </w:pPr>
      <w:r w:rsidRPr="0091320F">
        <w:rPr>
          <w:noProof/>
        </w:rPr>
        <w:t>11.</w:t>
      </w:r>
      <w:r w:rsidRPr="0091320F">
        <w:rPr>
          <w:noProof/>
        </w:rPr>
        <w:tab/>
        <w:t>Van 'T Klooster G, Hoeben E, Borghys H</w:t>
      </w:r>
      <w:r w:rsidRPr="0091320F">
        <w:rPr>
          <w:i/>
          <w:noProof/>
        </w:rPr>
        <w:t xml:space="preserve"> et al</w:t>
      </w:r>
      <w:r w:rsidRPr="0091320F">
        <w:rPr>
          <w:noProof/>
        </w:rPr>
        <w:t>. Pharmacokinetics and disposition of rilpivirine (TMC278) nanosuspension as a long-acting injectable antiretroviral formulation</w:t>
      </w:r>
      <w:r w:rsidRPr="0091320F">
        <w:rPr>
          <w:i/>
          <w:noProof/>
        </w:rPr>
        <w:t>.</w:t>
      </w:r>
      <w:r w:rsidRPr="0091320F">
        <w:rPr>
          <w:noProof/>
        </w:rPr>
        <w:t xml:space="preserve"> </w:t>
      </w:r>
      <w:r w:rsidRPr="0091320F">
        <w:rPr>
          <w:i/>
          <w:noProof/>
        </w:rPr>
        <w:t xml:space="preserve">Antimicrob. Agents Chemother. </w:t>
      </w:r>
      <w:r w:rsidRPr="0091320F">
        <w:rPr>
          <w:noProof/>
        </w:rPr>
        <w:t>54(5), 2042-2050 (2010).</w:t>
      </w:r>
    </w:p>
    <w:p w14:paraId="3A341659" w14:textId="77777777" w:rsidR="0091320F" w:rsidRPr="0091320F" w:rsidRDefault="0091320F" w:rsidP="0091320F">
      <w:pPr>
        <w:pStyle w:val="EndNoteBibliography"/>
        <w:ind w:left="720" w:hanging="720"/>
        <w:rPr>
          <w:noProof/>
        </w:rPr>
      </w:pPr>
      <w:r w:rsidRPr="0091320F">
        <w:rPr>
          <w:noProof/>
        </w:rPr>
        <w:t>12.</w:t>
      </w:r>
      <w:r w:rsidRPr="0091320F">
        <w:rPr>
          <w:noProof/>
        </w:rPr>
        <w:tab/>
        <w:t xml:space="preserve">R Verloes GVK, L Baert, F Van Velsen, M-P Bouche, K Spittaels, J Leempoels, P Williams, G Kraus, P Wigerinck. TMC278 long acting - a parenteral nanosuspension formulation that provides sustained clinically relevant plasma concentrations in HIV-negative volunteers </w:t>
      </w:r>
    </w:p>
    <w:p w14:paraId="7B4A1D75" w14:textId="77777777" w:rsidR="0091320F" w:rsidRPr="0091320F" w:rsidRDefault="0091320F" w:rsidP="00EC53F5">
      <w:pPr>
        <w:pStyle w:val="EndNoteBibliography"/>
        <w:ind w:left="720"/>
        <w:rPr>
          <w:i/>
          <w:noProof/>
        </w:rPr>
      </w:pPr>
      <w:r w:rsidRPr="0091320F">
        <w:rPr>
          <w:noProof/>
        </w:rPr>
        <w:t xml:space="preserve">Presented at: </w:t>
      </w:r>
      <w:r w:rsidRPr="0091320F">
        <w:rPr>
          <w:i/>
          <w:noProof/>
        </w:rPr>
        <w:t xml:space="preserve">17th International AIDS Conference </w:t>
      </w:r>
    </w:p>
    <w:p w14:paraId="65591C7E" w14:textId="77777777" w:rsidR="0091320F" w:rsidRPr="0091320F" w:rsidRDefault="0091320F" w:rsidP="00EC53F5">
      <w:pPr>
        <w:pStyle w:val="EndNoteBibliography"/>
        <w:ind w:left="720"/>
        <w:rPr>
          <w:noProof/>
        </w:rPr>
      </w:pPr>
      <w:r w:rsidRPr="0091320F">
        <w:rPr>
          <w:i/>
          <w:noProof/>
        </w:rPr>
        <w:t>Mexico City</w:t>
      </w:r>
      <w:r w:rsidRPr="0091320F">
        <w:rPr>
          <w:noProof/>
        </w:rPr>
        <w:t>. Mexico City 2008.</w:t>
      </w:r>
    </w:p>
    <w:p w14:paraId="26A70BE1" w14:textId="77777777" w:rsidR="0091320F" w:rsidRPr="0091320F" w:rsidRDefault="0091320F" w:rsidP="0091320F">
      <w:pPr>
        <w:pStyle w:val="EndNoteBibliography"/>
        <w:ind w:left="720" w:hanging="720"/>
        <w:rPr>
          <w:noProof/>
        </w:rPr>
      </w:pPr>
      <w:r w:rsidRPr="0091320F">
        <w:rPr>
          <w:noProof/>
        </w:rPr>
        <w:lastRenderedPageBreak/>
        <w:t>13.</w:t>
      </w:r>
      <w:r w:rsidRPr="0091320F">
        <w:rPr>
          <w:noProof/>
        </w:rPr>
        <w:tab/>
        <w:t>Spreen WR, Margolis DA, Pottage JC, Jr. Long-acting injectable antiretrovirals for HIV treatment and prevention</w:t>
      </w:r>
      <w:r w:rsidRPr="0091320F">
        <w:rPr>
          <w:i/>
          <w:noProof/>
        </w:rPr>
        <w:t>.</w:t>
      </w:r>
      <w:r w:rsidRPr="0091320F">
        <w:rPr>
          <w:noProof/>
        </w:rPr>
        <w:t xml:space="preserve"> </w:t>
      </w:r>
      <w:r w:rsidRPr="0091320F">
        <w:rPr>
          <w:i/>
          <w:noProof/>
        </w:rPr>
        <w:t xml:space="preserve">Curr. Opin. HIV AIDS </w:t>
      </w:r>
      <w:r w:rsidRPr="0091320F">
        <w:rPr>
          <w:noProof/>
        </w:rPr>
        <w:t>8(6), 565-571 (2013).</w:t>
      </w:r>
    </w:p>
    <w:p w14:paraId="717F851C" w14:textId="77777777" w:rsidR="0091320F" w:rsidRPr="0091320F" w:rsidRDefault="0091320F" w:rsidP="0091320F">
      <w:pPr>
        <w:pStyle w:val="EndNoteBibliography"/>
        <w:ind w:left="720" w:hanging="720"/>
        <w:rPr>
          <w:noProof/>
        </w:rPr>
      </w:pPr>
      <w:r w:rsidRPr="0091320F">
        <w:rPr>
          <w:noProof/>
        </w:rPr>
        <w:t>14.</w:t>
      </w:r>
      <w:r w:rsidRPr="0091320F">
        <w:rPr>
          <w:noProof/>
        </w:rPr>
        <w:tab/>
        <w:t xml:space="preserve">W. Spreen SLF, S. Chen, E. Gould, D. Wilfret, D. Subich, T. Taishi, Z. Hong. Pharmacokinetics, safety and tolerability of the HIV integrase inhibitor S/GSK1265744 long acting parenteral nanosus- pension following single dose administration to healthy adults [Abstract no. TUPE040]. Presented at: </w:t>
      </w:r>
      <w:r w:rsidRPr="0091320F">
        <w:rPr>
          <w:i/>
          <w:noProof/>
        </w:rPr>
        <w:t>19th International AIDS Conference</w:t>
      </w:r>
      <w:r w:rsidRPr="0091320F">
        <w:rPr>
          <w:noProof/>
        </w:rPr>
        <w:t>. Washington, DC 2012.</w:t>
      </w:r>
    </w:p>
    <w:p w14:paraId="44228339" w14:textId="77777777" w:rsidR="0091320F" w:rsidRPr="0091320F" w:rsidRDefault="0091320F" w:rsidP="0091320F">
      <w:pPr>
        <w:pStyle w:val="EndNoteBibliography"/>
        <w:ind w:left="720" w:hanging="720"/>
        <w:rPr>
          <w:noProof/>
        </w:rPr>
      </w:pPr>
      <w:r w:rsidRPr="0091320F">
        <w:rPr>
          <w:noProof/>
        </w:rPr>
        <w:t>15.</w:t>
      </w:r>
      <w:r w:rsidRPr="0091320F">
        <w:rPr>
          <w:noProof/>
        </w:rPr>
        <w:tab/>
        <w:t>Margolis DA, González-García J, Stellbrink H-J</w:t>
      </w:r>
      <w:r w:rsidRPr="0091320F">
        <w:rPr>
          <w:i/>
          <w:noProof/>
        </w:rPr>
        <w:t xml:space="preserve"> et al</w:t>
      </w:r>
      <w:r w:rsidRPr="0091320F">
        <w:rPr>
          <w:noProof/>
        </w:rPr>
        <w:t xml:space="preserve">. Cabotegravir+Rilpivirine as Long-Acting Maintenance Therapy: LATTE-2 Week 32 Results. Presented at: </w:t>
      </w:r>
      <w:r w:rsidRPr="0091320F">
        <w:rPr>
          <w:i/>
          <w:noProof/>
        </w:rPr>
        <w:t xml:space="preserve">Conference on Retroviruses and Opportunistic Infections (CROI) </w:t>
      </w:r>
      <w:r w:rsidRPr="0091320F">
        <w:rPr>
          <w:noProof/>
        </w:rPr>
        <w:t>Boston, Massachusetts, USA 2016.</w:t>
      </w:r>
    </w:p>
    <w:p w14:paraId="7B110BE1" w14:textId="77777777" w:rsidR="0091320F" w:rsidRPr="0091320F" w:rsidRDefault="0091320F" w:rsidP="0091320F">
      <w:pPr>
        <w:pStyle w:val="EndNoteBibliography"/>
        <w:ind w:left="720" w:hanging="720"/>
        <w:rPr>
          <w:noProof/>
        </w:rPr>
      </w:pPr>
      <w:r w:rsidRPr="0091320F">
        <w:rPr>
          <w:noProof/>
        </w:rPr>
        <w:t>16.</w:t>
      </w:r>
      <w:r w:rsidRPr="0091320F">
        <w:rPr>
          <w:noProof/>
        </w:rPr>
        <w:tab/>
        <w:t>Kraft JC, Mcconnachie LA, Koehn J</w:t>
      </w:r>
      <w:r w:rsidRPr="0091320F">
        <w:rPr>
          <w:i/>
          <w:noProof/>
        </w:rPr>
        <w:t xml:space="preserve"> et al</w:t>
      </w:r>
      <w:r w:rsidRPr="0091320F">
        <w:rPr>
          <w:noProof/>
        </w:rPr>
        <w:t>. Long-acting combination anti-HIV drug suspension enhances and sustains higher drug levels in lymph node cells than in blood cells and plasma</w:t>
      </w:r>
      <w:r w:rsidRPr="0091320F">
        <w:rPr>
          <w:i/>
          <w:noProof/>
        </w:rPr>
        <w:t>.</w:t>
      </w:r>
      <w:r w:rsidRPr="0091320F">
        <w:rPr>
          <w:noProof/>
        </w:rPr>
        <w:t xml:space="preserve"> </w:t>
      </w:r>
      <w:r w:rsidRPr="0091320F">
        <w:rPr>
          <w:i/>
          <w:noProof/>
        </w:rPr>
        <w:t xml:space="preserve">AIDS </w:t>
      </w:r>
      <w:r w:rsidRPr="0091320F">
        <w:rPr>
          <w:noProof/>
        </w:rPr>
        <w:t>31(6), 765-770 (2017).</w:t>
      </w:r>
    </w:p>
    <w:p w14:paraId="58019F56" w14:textId="77777777" w:rsidR="0091320F" w:rsidRPr="0091320F" w:rsidRDefault="0091320F" w:rsidP="0091320F">
      <w:pPr>
        <w:pStyle w:val="EndNoteBibliography"/>
        <w:ind w:left="720" w:hanging="720"/>
        <w:rPr>
          <w:noProof/>
        </w:rPr>
      </w:pPr>
      <w:r w:rsidRPr="0091320F">
        <w:rPr>
          <w:noProof/>
        </w:rPr>
        <w:t>17.</w:t>
      </w:r>
      <w:r w:rsidRPr="0091320F">
        <w:rPr>
          <w:noProof/>
        </w:rPr>
        <w:tab/>
        <w:t>Saiyed ZM, Gandhi NH, Nair MP. Magnetic nanoformulation of azidothymidine 5'-triphosphate for targeted delivery across the blood-brain barrier</w:t>
      </w:r>
      <w:r w:rsidRPr="0091320F">
        <w:rPr>
          <w:i/>
          <w:noProof/>
        </w:rPr>
        <w:t>.</w:t>
      </w:r>
      <w:r w:rsidRPr="0091320F">
        <w:rPr>
          <w:noProof/>
        </w:rPr>
        <w:t xml:space="preserve"> </w:t>
      </w:r>
      <w:r w:rsidRPr="0091320F">
        <w:rPr>
          <w:i/>
          <w:noProof/>
        </w:rPr>
        <w:t xml:space="preserve">International journal of nanomedicine </w:t>
      </w:r>
      <w:r w:rsidRPr="0091320F">
        <w:rPr>
          <w:noProof/>
        </w:rPr>
        <w:t>5 157-166 (2010).</w:t>
      </w:r>
    </w:p>
    <w:p w14:paraId="514A95F6" w14:textId="77777777" w:rsidR="0091320F" w:rsidRPr="0091320F" w:rsidRDefault="0091320F" w:rsidP="0091320F">
      <w:pPr>
        <w:pStyle w:val="EndNoteBibliography"/>
        <w:ind w:left="720" w:hanging="720"/>
        <w:rPr>
          <w:noProof/>
        </w:rPr>
      </w:pPr>
      <w:r w:rsidRPr="0091320F">
        <w:rPr>
          <w:noProof/>
        </w:rPr>
        <w:t>18.</w:t>
      </w:r>
      <w:r w:rsidRPr="0091320F">
        <w:rPr>
          <w:noProof/>
        </w:rPr>
        <w:tab/>
        <w:t>Chen P, Zhang X, Jia L, Prud'homme RK, Szekely Z, Sinko PJ. Optimal structural design of mannosylated nanocarriers for macrophage targeting</w:t>
      </w:r>
      <w:r w:rsidRPr="0091320F">
        <w:rPr>
          <w:i/>
          <w:noProof/>
        </w:rPr>
        <w:t>.</w:t>
      </w:r>
      <w:r w:rsidRPr="0091320F">
        <w:rPr>
          <w:noProof/>
        </w:rPr>
        <w:t xml:space="preserve"> </w:t>
      </w:r>
      <w:r w:rsidRPr="0091320F">
        <w:rPr>
          <w:i/>
          <w:noProof/>
        </w:rPr>
        <w:t xml:space="preserve">J. Control. Release </w:t>
      </w:r>
      <w:r w:rsidRPr="0091320F">
        <w:rPr>
          <w:noProof/>
        </w:rPr>
        <w:t>194 341-349 (2014).</w:t>
      </w:r>
    </w:p>
    <w:p w14:paraId="3567D18A" w14:textId="77777777" w:rsidR="0091320F" w:rsidRPr="0091320F" w:rsidRDefault="0091320F" w:rsidP="0091320F">
      <w:pPr>
        <w:pStyle w:val="EndNoteBibliography"/>
        <w:ind w:left="720" w:hanging="720"/>
        <w:rPr>
          <w:noProof/>
        </w:rPr>
      </w:pPr>
      <w:r w:rsidRPr="0091320F">
        <w:rPr>
          <w:noProof/>
        </w:rPr>
        <w:t>19.</w:t>
      </w:r>
      <w:r w:rsidRPr="0091320F">
        <w:rPr>
          <w:noProof/>
        </w:rPr>
        <w:tab/>
        <w:t>Mcneil SE. Nanoparticle therapeutics: a personal perspective</w:t>
      </w:r>
      <w:r w:rsidRPr="0091320F">
        <w:rPr>
          <w:i/>
          <w:noProof/>
        </w:rPr>
        <w:t>.</w:t>
      </w:r>
      <w:r w:rsidRPr="0091320F">
        <w:rPr>
          <w:noProof/>
        </w:rPr>
        <w:t xml:space="preserve"> </w:t>
      </w:r>
      <w:r w:rsidRPr="0091320F">
        <w:rPr>
          <w:i/>
          <w:noProof/>
        </w:rPr>
        <w:t xml:space="preserve">Wiley interdisciplinary reviews. Nanomedicine and nanobiotechnology </w:t>
      </w:r>
      <w:r w:rsidRPr="0091320F">
        <w:rPr>
          <w:noProof/>
        </w:rPr>
        <w:t>1(3), 264-271 (2009).</w:t>
      </w:r>
    </w:p>
    <w:p w14:paraId="6ADE666F" w14:textId="77777777" w:rsidR="0091320F" w:rsidRPr="0091320F" w:rsidRDefault="0091320F" w:rsidP="0091320F">
      <w:pPr>
        <w:pStyle w:val="EndNoteBibliography"/>
        <w:ind w:left="720" w:hanging="720"/>
        <w:rPr>
          <w:noProof/>
        </w:rPr>
      </w:pPr>
      <w:r w:rsidRPr="0091320F">
        <w:rPr>
          <w:noProof/>
        </w:rPr>
        <w:t>20.</w:t>
      </w:r>
      <w:r w:rsidRPr="0091320F">
        <w:rPr>
          <w:noProof/>
        </w:rPr>
        <w:tab/>
        <w:t>Rosslein M, Liptrott NJ, Owen A, Boisseau P, Wick P, Herrmann IK. Sound understanding of environmental, health and safety, clinical, and market aspects is imperative to clinical translation of nanomedicines</w:t>
      </w:r>
      <w:r w:rsidRPr="0091320F">
        <w:rPr>
          <w:i/>
          <w:noProof/>
        </w:rPr>
        <w:t>.</w:t>
      </w:r>
      <w:r w:rsidRPr="0091320F">
        <w:rPr>
          <w:noProof/>
        </w:rPr>
        <w:t xml:space="preserve"> </w:t>
      </w:r>
      <w:r w:rsidRPr="0091320F">
        <w:rPr>
          <w:i/>
          <w:noProof/>
        </w:rPr>
        <w:t xml:space="preserve">Nanotoxicology </w:t>
      </w:r>
      <w:r w:rsidRPr="0091320F">
        <w:rPr>
          <w:noProof/>
        </w:rPr>
        <w:t>11(2), 147-149 (2017).</w:t>
      </w:r>
    </w:p>
    <w:p w14:paraId="710C9F37" w14:textId="77777777" w:rsidR="0091320F" w:rsidRPr="0091320F" w:rsidRDefault="0091320F" w:rsidP="0091320F">
      <w:pPr>
        <w:pStyle w:val="EndNoteBibliography"/>
        <w:ind w:left="720" w:hanging="720"/>
        <w:rPr>
          <w:noProof/>
        </w:rPr>
      </w:pPr>
      <w:r w:rsidRPr="0091320F">
        <w:rPr>
          <w:noProof/>
        </w:rPr>
        <w:t>21.</w:t>
      </w:r>
      <w:r w:rsidRPr="0091320F">
        <w:rPr>
          <w:noProof/>
        </w:rPr>
        <w:tab/>
        <w:t>Grossman JH, Crist RM, Clogston JD. Early Development Challenges for Drug Products Containing Nanomaterials</w:t>
      </w:r>
      <w:r w:rsidRPr="0091320F">
        <w:rPr>
          <w:i/>
          <w:noProof/>
        </w:rPr>
        <w:t>.</w:t>
      </w:r>
      <w:r w:rsidRPr="0091320F">
        <w:rPr>
          <w:noProof/>
        </w:rPr>
        <w:t xml:space="preserve"> </w:t>
      </w:r>
      <w:r w:rsidRPr="0091320F">
        <w:rPr>
          <w:i/>
          <w:noProof/>
        </w:rPr>
        <w:t xml:space="preserve">The AAPS journal </w:t>
      </w:r>
      <w:r w:rsidRPr="0091320F">
        <w:rPr>
          <w:noProof/>
        </w:rPr>
        <w:t>19(1), 92-102 (2017).</w:t>
      </w:r>
    </w:p>
    <w:p w14:paraId="0C44FA98" w14:textId="77777777" w:rsidR="0091320F" w:rsidRPr="0091320F" w:rsidRDefault="0091320F" w:rsidP="0091320F">
      <w:pPr>
        <w:pStyle w:val="EndNoteBibliography"/>
        <w:ind w:left="720" w:hanging="720"/>
        <w:rPr>
          <w:noProof/>
        </w:rPr>
      </w:pPr>
      <w:r w:rsidRPr="0091320F">
        <w:rPr>
          <w:noProof/>
        </w:rPr>
        <w:t>22.</w:t>
      </w:r>
      <w:r w:rsidRPr="0091320F">
        <w:rPr>
          <w:noProof/>
        </w:rPr>
        <w:tab/>
        <w:t>David CA, Owen A, Liptrott NJ. Determining the relationship between nanoparticle characteristics and immunotoxicity: key challenges and approaches</w:t>
      </w:r>
      <w:r w:rsidRPr="0091320F">
        <w:rPr>
          <w:i/>
          <w:noProof/>
        </w:rPr>
        <w:t>.</w:t>
      </w:r>
      <w:r w:rsidRPr="0091320F">
        <w:rPr>
          <w:noProof/>
        </w:rPr>
        <w:t xml:space="preserve"> </w:t>
      </w:r>
      <w:r w:rsidRPr="0091320F">
        <w:rPr>
          <w:i/>
          <w:noProof/>
        </w:rPr>
        <w:t xml:space="preserve">Nanomedicine (London, England) </w:t>
      </w:r>
      <w:r w:rsidRPr="0091320F">
        <w:rPr>
          <w:noProof/>
        </w:rPr>
        <w:t>11(11), 1447-1464 (2016).</w:t>
      </w:r>
    </w:p>
    <w:p w14:paraId="4D4E4534" w14:textId="77777777" w:rsidR="0091320F" w:rsidRPr="0091320F" w:rsidRDefault="0091320F" w:rsidP="0091320F">
      <w:pPr>
        <w:pStyle w:val="EndNoteBibliography"/>
        <w:ind w:left="720" w:hanging="720"/>
        <w:rPr>
          <w:noProof/>
        </w:rPr>
      </w:pPr>
      <w:r w:rsidRPr="0091320F">
        <w:rPr>
          <w:noProof/>
        </w:rPr>
        <w:t>23.</w:t>
      </w:r>
      <w:r w:rsidRPr="0091320F">
        <w:rPr>
          <w:noProof/>
        </w:rPr>
        <w:tab/>
        <w:t>Waring MJ, Arrowsmith J, Leach AR</w:t>
      </w:r>
      <w:r w:rsidRPr="0091320F">
        <w:rPr>
          <w:i/>
          <w:noProof/>
        </w:rPr>
        <w:t xml:space="preserve"> et al</w:t>
      </w:r>
      <w:r w:rsidRPr="0091320F">
        <w:rPr>
          <w:noProof/>
        </w:rPr>
        <w:t>. An analysis of the attrition of drug candidates from four major pharmaceutical companies</w:t>
      </w:r>
      <w:r w:rsidRPr="0091320F">
        <w:rPr>
          <w:i/>
          <w:noProof/>
        </w:rPr>
        <w:t>.</w:t>
      </w:r>
      <w:r w:rsidRPr="0091320F">
        <w:rPr>
          <w:noProof/>
        </w:rPr>
        <w:t xml:space="preserve"> </w:t>
      </w:r>
      <w:r w:rsidRPr="0091320F">
        <w:rPr>
          <w:i/>
          <w:noProof/>
        </w:rPr>
        <w:t xml:space="preserve">Nat. Rev. Drug Discov. </w:t>
      </w:r>
      <w:r w:rsidRPr="0091320F">
        <w:rPr>
          <w:noProof/>
        </w:rPr>
        <w:t>14(7), 475-486 (2015).</w:t>
      </w:r>
    </w:p>
    <w:p w14:paraId="4EC1A745" w14:textId="77777777" w:rsidR="0091320F" w:rsidRPr="0091320F" w:rsidRDefault="0091320F" w:rsidP="0091320F">
      <w:pPr>
        <w:pStyle w:val="EndNoteBibliography"/>
        <w:ind w:left="720" w:hanging="720"/>
        <w:rPr>
          <w:noProof/>
        </w:rPr>
      </w:pPr>
      <w:r w:rsidRPr="0091320F">
        <w:rPr>
          <w:noProof/>
        </w:rPr>
        <w:t>24.</w:t>
      </w:r>
      <w:r w:rsidRPr="0091320F">
        <w:rPr>
          <w:noProof/>
        </w:rPr>
        <w:tab/>
        <w:t>Darville N, Van Heerden M, Marien D</w:t>
      </w:r>
      <w:r w:rsidRPr="0091320F">
        <w:rPr>
          <w:i/>
          <w:noProof/>
        </w:rPr>
        <w:t xml:space="preserve"> et al</w:t>
      </w:r>
      <w:r w:rsidRPr="0091320F">
        <w:rPr>
          <w:noProof/>
        </w:rPr>
        <w:t>. The effect of macrophage and angiogenesis inhibition on the drug release and absorption from an intramuscular sustained-release paliperidone palmitate suspension</w:t>
      </w:r>
      <w:r w:rsidRPr="0091320F">
        <w:rPr>
          <w:i/>
          <w:noProof/>
        </w:rPr>
        <w:t>.</w:t>
      </w:r>
      <w:r w:rsidRPr="0091320F">
        <w:rPr>
          <w:noProof/>
        </w:rPr>
        <w:t xml:space="preserve"> </w:t>
      </w:r>
      <w:r w:rsidRPr="0091320F">
        <w:rPr>
          <w:i/>
          <w:noProof/>
        </w:rPr>
        <w:t xml:space="preserve">J. Control. Release </w:t>
      </w:r>
      <w:r w:rsidRPr="0091320F">
        <w:rPr>
          <w:noProof/>
        </w:rPr>
        <w:t>230 95-108 (2016).</w:t>
      </w:r>
    </w:p>
    <w:p w14:paraId="763AD190" w14:textId="77777777" w:rsidR="0091320F" w:rsidRPr="0091320F" w:rsidRDefault="0091320F" w:rsidP="0091320F">
      <w:pPr>
        <w:pStyle w:val="EndNoteBibliography"/>
        <w:ind w:left="720" w:hanging="720"/>
        <w:rPr>
          <w:noProof/>
        </w:rPr>
      </w:pPr>
      <w:r w:rsidRPr="0091320F">
        <w:rPr>
          <w:noProof/>
        </w:rPr>
        <w:t>25.</w:t>
      </w:r>
      <w:r w:rsidRPr="0091320F">
        <w:rPr>
          <w:noProof/>
        </w:rPr>
        <w:tab/>
        <w:t>Gnanadhas DP, Dash PK, Sillman B</w:t>
      </w:r>
      <w:r w:rsidRPr="0091320F">
        <w:rPr>
          <w:i/>
          <w:noProof/>
        </w:rPr>
        <w:t xml:space="preserve"> et al</w:t>
      </w:r>
      <w:r w:rsidRPr="0091320F">
        <w:rPr>
          <w:noProof/>
        </w:rPr>
        <w:t>. Autophagy facilitates macrophage depots of sustained-release nanoformulated antiretroviral drugs</w:t>
      </w:r>
      <w:r w:rsidRPr="0091320F">
        <w:rPr>
          <w:i/>
          <w:noProof/>
        </w:rPr>
        <w:t>.</w:t>
      </w:r>
      <w:r w:rsidRPr="0091320F">
        <w:rPr>
          <w:noProof/>
        </w:rPr>
        <w:t xml:space="preserve"> </w:t>
      </w:r>
      <w:r w:rsidRPr="0091320F">
        <w:rPr>
          <w:i/>
          <w:noProof/>
        </w:rPr>
        <w:t xml:space="preserve">J. Clin. Invest. </w:t>
      </w:r>
      <w:r w:rsidRPr="0091320F">
        <w:rPr>
          <w:noProof/>
        </w:rPr>
        <w:t>127(3), 857-873 (2017).</w:t>
      </w:r>
    </w:p>
    <w:p w14:paraId="498676CD" w14:textId="77777777" w:rsidR="003A0A77" w:rsidRPr="003A0A77" w:rsidRDefault="00143495" w:rsidP="000955A6">
      <w:pPr>
        <w:spacing w:line="480" w:lineRule="auto"/>
        <w:jc w:val="both"/>
      </w:pPr>
      <w:r>
        <w:fldChar w:fldCharType="end"/>
      </w:r>
    </w:p>
    <w:sectPr w:rsidR="003A0A77" w:rsidRPr="003A0A77" w:rsidSect="007620C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BD6D51" w14:textId="77777777" w:rsidR="008744C3" w:rsidRDefault="008744C3" w:rsidP="009B615C">
      <w:r>
        <w:separator/>
      </w:r>
    </w:p>
  </w:endnote>
  <w:endnote w:type="continuationSeparator" w:id="0">
    <w:p w14:paraId="3EB5E2D5" w14:textId="77777777" w:rsidR="008744C3" w:rsidRDefault="008744C3" w:rsidP="009B61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Frutiger 45 Light">
    <w:altName w:val="Wide Latin"/>
    <w:panose1 w:val="00000000000000000000"/>
    <w:charset w:val="00"/>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FCED91" w14:textId="77777777" w:rsidR="008744C3" w:rsidRDefault="008744C3" w:rsidP="009B615C">
      <w:r>
        <w:separator/>
      </w:r>
    </w:p>
  </w:footnote>
  <w:footnote w:type="continuationSeparator" w:id="0">
    <w:p w14:paraId="53576839" w14:textId="77777777" w:rsidR="008744C3" w:rsidRDefault="008744C3" w:rsidP="009B615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A2454F"/>
    <w:multiLevelType w:val="hybridMultilevel"/>
    <w:tmpl w:val="34505E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13A4453"/>
    <w:multiLevelType w:val="hybridMultilevel"/>
    <w:tmpl w:val="A52870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FutureMed_Sci 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d00fsw9wdfwseet0550v99f9wapeeww9f2&quot;&gt;For abbreviating journals-Saved&lt;record-ids&gt;&lt;item&gt;13846&lt;/item&gt;&lt;item&gt;13847&lt;/item&gt;&lt;item&gt;13848&lt;/item&gt;&lt;item&gt;13849&lt;/item&gt;&lt;item&gt;13850&lt;/item&gt;&lt;item&gt;13851&lt;/item&gt;&lt;item&gt;13852&lt;/item&gt;&lt;item&gt;13853&lt;/item&gt;&lt;item&gt;13854&lt;/item&gt;&lt;item&gt;13855&lt;/item&gt;&lt;item&gt;13856&lt;/item&gt;&lt;item&gt;13857&lt;/item&gt;&lt;item&gt;13858&lt;/item&gt;&lt;item&gt;13859&lt;/item&gt;&lt;item&gt;13860&lt;/item&gt;&lt;item&gt;13861&lt;/item&gt;&lt;item&gt;13862&lt;/item&gt;&lt;item&gt;13863&lt;/item&gt;&lt;item&gt;13864&lt;/item&gt;&lt;item&gt;13865&lt;/item&gt;&lt;item&gt;13866&lt;/item&gt;&lt;item&gt;13867&lt;/item&gt;&lt;item&gt;13868&lt;/item&gt;&lt;item&gt;13869&lt;/item&gt;&lt;item&gt;13870&lt;/item&gt;&lt;/record-ids&gt;&lt;/item&gt;&lt;/Libraries&gt;"/>
  </w:docVars>
  <w:rsids>
    <w:rsidRoot w:val="008B1BAA"/>
    <w:rsid w:val="0001496C"/>
    <w:rsid w:val="00014C27"/>
    <w:rsid w:val="00015EF0"/>
    <w:rsid w:val="00031A6F"/>
    <w:rsid w:val="000331F7"/>
    <w:rsid w:val="00035241"/>
    <w:rsid w:val="0004342A"/>
    <w:rsid w:val="00046E4F"/>
    <w:rsid w:val="000508F5"/>
    <w:rsid w:val="0005127F"/>
    <w:rsid w:val="0005247E"/>
    <w:rsid w:val="00054D2A"/>
    <w:rsid w:val="00055119"/>
    <w:rsid w:val="000551A9"/>
    <w:rsid w:val="00055727"/>
    <w:rsid w:val="0006286D"/>
    <w:rsid w:val="000709B5"/>
    <w:rsid w:val="00071612"/>
    <w:rsid w:val="00071760"/>
    <w:rsid w:val="00073575"/>
    <w:rsid w:val="00073A56"/>
    <w:rsid w:val="00074E4C"/>
    <w:rsid w:val="000759E9"/>
    <w:rsid w:val="00084231"/>
    <w:rsid w:val="00091A08"/>
    <w:rsid w:val="0009209A"/>
    <w:rsid w:val="000945DE"/>
    <w:rsid w:val="000955A6"/>
    <w:rsid w:val="000A24C8"/>
    <w:rsid w:val="000A297C"/>
    <w:rsid w:val="000A41D7"/>
    <w:rsid w:val="000A5B97"/>
    <w:rsid w:val="000B0029"/>
    <w:rsid w:val="000B15CD"/>
    <w:rsid w:val="000B4064"/>
    <w:rsid w:val="000B6E26"/>
    <w:rsid w:val="000C08AC"/>
    <w:rsid w:val="000C7315"/>
    <w:rsid w:val="000D4A7B"/>
    <w:rsid w:val="000D65C1"/>
    <w:rsid w:val="000E00A4"/>
    <w:rsid w:val="000F1CD2"/>
    <w:rsid w:val="000F3292"/>
    <w:rsid w:val="001103C8"/>
    <w:rsid w:val="0011141E"/>
    <w:rsid w:val="001150D8"/>
    <w:rsid w:val="001242AB"/>
    <w:rsid w:val="00124FE3"/>
    <w:rsid w:val="00125ED6"/>
    <w:rsid w:val="001304E3"/>
    <w:rsid w:val="001357E7"/>
    <w:rsid w:val="001422DE"/>
    <w:rsid w:val="00143495"/>
    <w:rsid w:val="00144B4C"/>
    <w:rsid w:val="00146E08"/>
    <w:rsid w:val="0015644B"/>
    <w:rsid w:val="00164D56"/>
    <w:rsid w:val="00166F1E"/>
    <w:rsid w:val="0017165B"/>
    <w:rsid w:val="00182923"/>
    <w:rsid w:val="00185F2F"/>
    <w:rsid w:val="0018664F"/>
    <w:rsid w:val="001867FA"/>
    <w:rsid w:val="00191A35"/>
    <w:rsid w:val="001A283B"/>
    <w:rsid w:val="001A42C5"/>
    <w:rsid w:val="001B7484"/>
    <w:rsid w:val="001B7CBA"/>
    <w:rsid w:val="001C0598"/>
    <w:rsid w:val="001C5D74"/>
    <w:rsid w:val="001C6C4D"/>
    <w:rsid w:val="001D1219"/>
    <w:rsid w:val="001D1EF2"/>
    <w:rsid w:val="001D2D29"/>
    <w:rsid w:val="001D6EBF"/>
    <w:rsid w:val="001E008F"/>
    <w:rsid w:val="001E122D"/>
    <w:rsid w:val="001E1326"/>
    <w:rsid w:val="001E13E0"/>
    <w:rsid w:val="001E5B99"/>
    <w:rsid w:val="001E5E76"/>
    <w:rsid w:val="001E7E04"/>
    <w:rsid w:val="00200428"/>
    <w:rsid w:val="00207D4F"/>
    <w:rsid w:val="00212075"/>
    <w:rsid w:val="00214266"/>
    <w:rsid w:val="00215827"/>
    <w:rsid w:val="00216E55"/>
    <w:rsid w:val="002217F2"/>
    <w:rsid w:val="00222914"/>
    <w:rsid w:val="0023091A"/>
    <w:rsid w:val="0023391B"/>
    <w:rsid w:val="00243B7B"/>
    <w:rsid w:val="00244BB7"/>
    <w:rsid w:val="00245EC5"/>
    <w:rsid w:val="002501FA"/>
    <w:rsid w:val="00250405"/>
    <w:rsid w:val="00254D92"/>
    <w:rsid w:val="00256491"/>
    <w:rsid w:val="00270FF2"/>
    <w:rsid w:val="00272EDF"/>
    <w:rsid w:val="00287035"/>
    <w:rsid w:val="00293C06"/>
    <w:rsid w:val="00293E9A"/>
    <w:rsid w:val="002A445D"/>
    <w:rsid w:val="002B1A70"/>
    <w:rsid w:val="002B409A"/>
    <w:rsid w:val="002C1A9A"/>
    <w:rsid w:val="002C6FC9"/>
    <w:rsid w:val="002C75EE"/>
    <w:rsid w:val="002D0F94"/>
    <w:rsid w:val="002D5028"/>
    <w:rsid w:val="002E06EB"/>
    <w:rsid w:val="002E5E16"/>
    <w:rsid w:val="002E698B"/>
    <w:rsid w:val="002F087F"/>
    <w:rsid w:val="002F1A90"/>
    <w:rsid w:val="002F3022"/>
    <w:rsid w:val="002F4A8E"/>
    <w:rsid w:val="00302941"/>
    <w:rsid w:val="00304442"/>
    <w:rsid w:val="00307473"/>
    <w:rsid w:val="0030792B"/>
    <w:rsid w:val="0031600B"/>
    <w:rsid w:val="0032032A"/>
    <w:rsid w:val="00320DFD"/>
    <w:rsid w:val="0032140D"/>
    <w:rsid w:val="00323BEA"/>
    <w:rsid w:val="00323C56"/>
    <w:rsid w:val="00330660"/>
    <w:rsid w:val="00331729"/>
    <w:rsid w:val="00331CDF"/>
    <w:rsid w:val="0033599C"/>
    <w:rsid w:val="00335C3D"/>
    <w:rsid w:val="00343B46"/>
    <w:rsid w:val="0034420E"/>
    <w:rsid w:val="00351C3C"/>
    <w:rsid w:val="00355E88"/>
    <w:rsid w:val="00360F37"/>
    <w:rsid w:val="00365E32"/>
    <w:rsid w:val="00373BAF"/>
    <w:rsid w:val="003767EE"/>
    <w:rsid w:val="003829CF"/>
    <w:rsid w:val="00383BDC"/>
    <w:rsid w:val="00385F28"/>
    <w:rsid w:val="003961B2"/>
    <w:rsid w:val="003A0A77"/>
    <w:rsid w:val="003A6261"/>
    <w:rsid w:val="003A66F1"/>
    <w:rsid w:val="003A6897"/>
    <w:rsid w:val="003B0160"/>
    <w:rsid w:val="003B3FF1"/>
    <w:rsid w:val="003B76A5"/>
    <w:rsid w:val="003C12A9"/>
    <w:rsid w:val="003C2357"/>
    <w:rsid w:val="003C4CA2"/>
    <w:rsid w:val="003C59F0"/>
    <w:rsid w:val="003D1F63"/>
    <w:rsid w:val="003D2B30"/>
    <w:rsid w:val="003D42FE"/>
    <w:rsid w:val="003E4899"/>
    <w:rsid w:val="003F6EE1"/>
    <w:rsid w:val="00402B23"/>
    <w:rsid w:val="004036B0"/>
    <w:rsid w:val="00406A39"/>
    <w:rsid w:val="0041243D"/>
    <w:rsid w:val="00413814"/>
    <w:rsid w:val="00416A2B"/>
    <w:rsid w:val="00421C72"/>
    <w:rsid w:val="004301E6"/>
    <w:rsid w:val="004310A9"/>
    <w:rsid w:val="00432390"/>
    <w:rsid w:val="0043240F"/>
    <w:rsid w:val="00433213"/>
    <w:rsid w:val="0043562D"/>
    <w:rsid w:val="0043619A"/>
    <w:rsid w:val="00436A27"/>
    <w:rsid w:val="00437AFD"/>
    <w:rsid w:val="004416B6"/>
    <w:rsid w:val="004431C9"/>
    <w:rsid w:val="0044388D"/>
    <w:rsid w:val="00450E76"/>
    <w:rsid w:val="00460333"/>
    <w:rsid w:val="00470A82"/>
    <w:rsid w:val="0047173B"/>
    <w:rsid w:val="00483B6D"/>
    <w:rsid w:val="00485046"/>
    <w:rsid w:val="0049209A"/>
    <w:rsid w:val="00494CC4"/>
    <w:rsid w:val="00495D58"/>
    <w:rsid w:val="004A096F"/>
    <w:rsid w:val="004A1CAC"/>
    <w:rsid w:val="004A699B"/>
    <w:rsid w:val="004A6B5C"/>
    <w:rsid w:val="004B0981"/>
    <w:rsid w:val="004B205D"/>
    <w:rsid w:val="004B3E8E"/>
    <w:rsid w:val="004B485E"/>
    <w:rsid w:val="004B7F28"/>
    <w:rsid w:val="004C61EF"/>
    <w:rsid w:val="004D15DB"/>
    <w:rsid w:val="004D1A51"/>
    <w:rsid w:val="004D1B15"/>
    <w:rsid w:val="004D217A"/>
    <w:rsid w:val="004E4123"/>
    <w:rsid w:val="004F2C80"/>
    <w:rsid w:val="00500704"/>
    <w:rsid w:val="005015F2"/>
    <w:rsid w:val="005030AA"/>
    <w:rsid w:val="005114A8"/>
    <w:rsid w:val="00514CFE"/>
    <w:rsid w:val="005157D1"/>
    <w:rsid w:val="005230B5"/>
    <w:rsid w:val="005233FE"/>
    <w:rsid w:val="005254AC"/>
    <w:rsid w:val="0053346E"/>
    <w:rsid w:val="00544086"/>
    <w:rsid w:val="00544624"/>
    <w:rsid w:val="00544AFB"/>
    <w:rsid w:val="005467D8"/>
    <w:rsid w:val="005524CE"/>
    <w:rsid w:val="00554010"/>
    <w:rsid w:val="00555842"/>
    <w:rsid w:val="00555E84"/>
    <w:rsid w:val="0056018F"/>
    <w:rsid w:val="00560AFA"/>
    <w:rsid w:val="005624CD"/>
    <w:rsid w:val="00574194"/>
    <w:rsid w:val="005752A1"/>
    <w:rsid w:val="00583E4B"/>
    <w:rsid w:val="00584EF1"/>
    <w:rsid w:val="00590826"/>
    <w:rsid w:val="00590D0D"/>
    <w:rsid w:val="00595528"/>
    <w:rsid w:val="00595EC9"/>
    <w:rsid w:val="00596016"/>
    <w:rsid w:val="005A230C"/>
    <w:rsid w:val="005A35AC"/>
    <w:rsid w:val="005A50CA"/>
    <w:rsid w:val="005B1F25"/>
    <w:rsid w:val="005B40C2"/>
    <w:rsid w:val="005B51D4"/>
    <w:rsid w:val="005B6758"/>
    <w:rsid w:val="005C2DE9"/>
    <w:rsid w:val="005C7293"/>
    <w:rsid w:val="005D0020"/>
    <w:rsid w:val="005E23EA"/>
    <w:rsid w:val="005E637A"/>
    <w:rsid w:val="00603B93"/>
    <w:rsid w:val="00621568"/>
    <w:rsid w:val="00625423"/>
    <w:rsid w:val="0063579A"/>
    <w:rsid w:val="006430A4"/>
    <w:rsid w:val="00643337"/>
    <w:rsid w:val="0064705A"/>
    <w:rsid w:val="00647BEB"/>
    <w:rsid w:val="00651640"/>
    <w:rsid w:val="006536B6"/>
    <w:rsid w:val="00655C77"/>
    <w:rsid w:val="00663C13"/>
    <w:rsid w:val="0067026F"/>
    <w:rsid w:val="0067115E"/>
    <w:rsid w:val="0068310A"/>
    <w:rsid w:val="006831BE"/>
    <w:rsid w:val="00692C4B"/>
    <w:rsid w:val="006950AF"/>
    <w:rsid w:val="0069723B"/>
    <w:rsid w:val="006A0241"/>
    <w:rsid w:val="006A03F7"/>
    <w:rsid w:val="006A1A01"/>
    <w:rsid w:val="006B0B43"/>
    <w:rsid w:val="006B6DE3"/>
    <w:rsid w:val="006C1B63"/>
    <w:rsid w:val="006C57BF"/>
    <w:rsid w:val="006D0495"/>
    <w:rsid w:val="006D65C3"/>
    <w:rsid w:val="006E0D22"/>
    <w:rsid w:val="006E1481"/>
    <w:rsid w:val="006E3BB8"/>
    <w:rsid w:val="006E3C6B"/>
    <w:rsid w:val="006F2603"/>
    <w:rsid w:val="006F32C2"/>
    <w:rsid w:val="006F7ED4"/>
    <w:rsid w:val="00703227"/>
    <w:rsid w:val="007061A6"/>
    <w:rsid w:val="00707617"/>
    <w:rsid w:val="00710BBF"/>
    <w:rsid w:val="00714CEB"/>
    <w:rsid w:val="00724EBE"/>
    <w:rsid w:val="007378A3"/>
    <w:rsid w:val="00740B0C"/>
    <w:rsid w:val="00742270"/>
    <w:rsid w:val="00745BC8"/>
    <w:rsid w:val="00750403"/>
    <w:rsid w:val="00756AAB"/>
    <w:rsid w:val="007620C1"/>
    <w:rsid w:val="00762573"/>
    <w:rsid w:val="0076490C"/>
    <w:rsid w:val="00770098"/>
    <w:rsid w:val="00786A5E"/>
    <w:rsid w:val="00786DA2"/>
    <w:rsid w:val="007932F3"/>
    <w:rsid w:val="00794A4A"/>
    <w:rsid w:val="00795F62"/>
    <w:rsid w:val="007B10C0"/>
    <w:rsid w:val="007C492C"/>
    <w:rsid w:val="007C58EA"/>
    <w:rsid w:val="007D172C"/>
    <w:rsid w:val="007D3AB9"/>
    <w:rsid w:val="007D5936"/>
    <w:rsid w:val="007D5CC1"/>
    <w:rsid w:val="007E2DEC"/>
    <w:rsid w:val="007E4234"/>
    <w:rsid w:val="007E7590"/>
    <w:rsid w:val="007F514A"/>
    <w:rsid w:val="007F5241"/>
    <w:rsid w:val="00805482"/>
    <w:rsid w:val="008055D6"/>
    <w:rsid w:val="0080562D"/>
    <w:rsid w:val="00811E9B"/>
    <w:rsid w:val="00815D09"/>
    <w:rsid w:val="00817F8E"/>
    <w:rsid w:val="00822D52"/>
    <w:rsid w:val="00830C3E"/>
    <w:rsid w:val="00831532"/>
    <w:rsid w:val="0083461E"/>
    <w:rsid w:val="00835C23"/>
    <w:rsid w:val="008379B9"/>
    <w:rsid w:val="00842477"/>
    <w:rsid w:val="00842586"/>
    <w:rsid w:val="00843FAA"/>
    <w:rsid w:val="00851EF2"/>
    <w:rsid w:val="0085204E"/>
    <w:rsid w:val="0085309D"/>
    <w:rsid w:val="00854353"/>
    <w:rsid w:val="00863E43"/>
    <w:rsid w:val="00870F5E"/>
    <w:rsid w:val="008711B4"/>
    <w:rsid w:val="008744C3"/>
    <w:rsid w:val="00874F5B"/>
    <w:rsid w:val="008754E9"/>
    <w:rsid w:val="00875A96"/>
    <w:rsid w:val="00877CD1"/>
    <w:rsid w:val="008800D4"/>
    <w:rsid w:val="008825F3"/>
    <w:rsid w:val="008853D0"/>
    <w:rsid w:val="00893869"/>
    <w:rsid w:val="008A01A0"/>
    <w:rsid w:val="008A331D"/>
    <w:rsid w:val="008A729F"/>
    <w:rsid w:val="008B1BAA"/>
    <w:rsid w:val="008B1CE5"/>
    <w:rsid w:val="008B4F32"/>
    <w:rsid w:val="008C19DD"/>
    <w:rsid w:val="008C4E10"/>
    <w:rsid w:val="008C610E"/>
    <w:rsid w:val="008D17E2"/>
    <w:rsid w:val="008D3FAD"/>
    <w:rsid w:val="008D7A68"/>
    <w:rsid w:val="008E25AD"/>
    <w:rsid w:val="008E33C7"/>
    <w:rsid w:val="008E3D83"/>
    <w:rsid w:val="008F4058"/>
    <w:rsid w:val="008F4B27"/>
    <w:rsid w:val="008F4DE7"/>
    <w:rsid w:val="009072F9"/>
    <w:rsid w:val="0091320F"/>
    <w:rsid w:val="009135EC"/>
    <w:rsid w:val="00913E33"/>
    <w:rsid w:val="00914B97"/>
    <w:rsid w:val="00917F65"/>
    <w:rsid w:val="009229CD"/>
    <w:rsid w:val="009240BA"/>
    <w:rsid w:val="009244E1"/>
    <w:rsid w:val="0093355C"/>
    <w:rsid w:val="0093357F"/>
    <w:rsid w:val="00940F12"/>
    <w:rsid w:val="00944E34"/>
    <w:rsid w:val="00955F25"/>
    <w:rsid w:val="00960880"/>
    <w:rsid w:val="0096223D"/>
    <w:rsid w:val="009647F6"/>
    <w:rsid w:val="00965A81"/>
    <w:rsid w:val="00971C68"/>
    <w:rsid w:val="00976B69"/>
    <w:rsid w:val="0097778C"/>
    <w:rsid w:val="009801C8"/>
    <w:rsid w:val="00984DB5"/>
    <w:rsid w:val="00992053"/>
    <w:rsid w:val="009A331E"/>
    <w:rsid w:val="009B19BD"/>
    <w:rsid w:val="009B615C"/>
    <w:rsid w:val="009B6D52"/>
    <w:rsid w:val="009C3874"/>
    <w:rsid w:val="009C7C4F"/>
    <w:rsid w:val="009D51B5"/>
    <w:rsid w:val="009D5921"/>
    <w:rsid w:val="009D6C49"/>
    <w:rsid w:val="009E1D99"/>
    <w:rsid w:val="009E406F"/>
    <w:rsid w:val="009E6387"/>
    <w:rsid w:val="009F0ED3"/>
    <w:rsid w:val="009F10A4"/>
    <w:rsid w:val="009F707B"/>
    <w:rsid w:val="00A107EE"/>
    <w:rsid w:val="00A21410"/>
    <w:rsid w:val="00A24FE8"/>
    <w:rsid w:val="00A35B14"/>
    <w:rsid w:val="00A41346"/>
    <w:rsid w:val="00A4538C"/>
    <w:rsid w:val="00A513EB"/>
    <w:rsid w:val="00A51B54"/>
    <w:rsid w:val="00A522AA"/>
    <w:rsid w:val="00A52B7A"/>
    <w:rsid w:val="00A5409F"/>
    <w:rsid w:val="00A54C21"/>
    <w:rsid w:val="00A57954"/>
    <w:rsid w:val="00A63281"/>
    <w:rsid w:val="00A660A1"/>
    <w:rsid w:val="00A75C5F"/>
    <w:rsid w:val="00A760E4"/>
    <w:rsid w:val="00A76EA4"/>
    <w:rsid w:val="00A86728"/>
    <w:rsid w:val="00A933B1"/>
    <w:rsid w:val="00A95880"/>
    <w:rsid w:val="00AA02B9"/>
    <w:rsid w:val="00AA3DE4"/>
    <w:rsid w:val="00AB0A06"/>
    <w:rsid w:val="00AC22E3"/>
    <w:rsid w:val="00AC5B56"/>
    <w:rsid w:val="00AC7F6C"/>
    <w:rsid w:val="00AE3013"/>
    <w:rsid w:val="00AE54DC"/>
    <w:rsid w:val="00AF0F9A"/>
    <w:rsid w:val="00AF2B20"/>
    <w:rsid w:val="00AF5A21"/>
    <w:rsid w:val="00AF5E9C"/>
    <w:rsid w:val="00AF6446"/>
    <w:rsid w:val="00B06D8A"/>
    <w:rsid w:val="00B1091C"/>
    <w:rsid w:val="00B14AB4"/>
    <w:rsid w:val="00B207E5"/>
    <w:rsid w:val="00B20E98"/>
    <w:rsid w:val="00B219F0"/>
    <w:rsid w:val="00B31E05"/>
    <w:rsid w:val="00B36969"/>
    <w:rsid w:val="00B64407"/>
    <w:rsid w:val="00B66A08"/>
    <w:rsid w:val="00B7116C"/>
    <w:rsid w:val="00B733C2"/>
    <w:rsid w:val="00B73BAE"/>
    <w:rsid w:val="00B74D92"/>
    <w:rsid w:val="00B777BE"/>
    <w:rsid w:val="00B854EA"/>
    <w:rsid w:val="00B87DB3"/>
    <w:rsid w:val="00B92D58"/>
    <w:rsid w:val="00BA3121"/>
    <w:rsid w:val="00BA370C"/>
    <w:rsid w:val="00BA70D9"/>
    <w:rsid w:val="00BB019F"/>
    <w:rsid w:val="00BB37E3"/>
    <w:rsid w:val="00BB6A28"/>
    <w:rsid w:val="00BC5676"/>
    <w:rsid w:val="00BD650C"/>
    <w:rsid w:val="00BE45A2"/>
    <w:rsid w:val="00BF0CCB"/>
    <w:rsid w:val="00BF40BD"/>
    <w:rsid w:val="00BF6835"/>
    <w:rsid w:val="00C0739B"/>
    <w:rsid w:val="00C07C1F"/>
    <w:rsid w:val="00C104E4"/>
    <w:rsid w:val="00C12B43"/>
    <w:rsid w:val="00C14F02"/>
    <w:rsid w:val="00C17AE6"/>
    <w:rsid w:val="00C20E23"/>
    <w:rsid w:val="00C21330"/>
    <w:rsid w:val="00C310E8"/>
    <w:rsid w:val="00C35AB7"/>
    <w:rsid w:val="00C42E00"/>
    <w:rsid w:val="00C45558"/>
    <w:rsid w:val="00C466E7"/>
    <w:rsid w:val="00C51C3D"/>
    <w:rsid w:val="00C53F33"/>
    <w:rsid w:val="00C61C17"/>
    <w:rsid w:val="00C62887"/>
    <w:rsid w:val="00C66E1B"/>
    <w:rsid w:val="00C71ADA"/>
    <w:rsid w:val="00C72FFA"/>
    <w:rsid w:val="00C80B61"/>
    <w:rsid w:val="00C87332"/>
    <w:rsid w:val="00C96019"/>
    <w:rsid w:val="00CA245F"/>
    <w:rsid w:val="00CB358A"/>
    <w:rsid w:val="00CB58AF"/>
    <w:rsid w:val="00CB70C4"/>
    <w:rsid w:val="00CC1593"/>
    <w:rsid w:val="00CC2020"/>
    <w:rsid w:val="00CD1C7E"/>
    <w:rsid w:val="00CD3FA5"/>
    <w:rsid w:val="00CD539A"/>
    <w:rsid w:val="00CE2269"/>
    <w:rsid w:val="00CE48A5"/>
    <w:rsid w:val="00D0181E"/>
    <w:rsid w:val="00D01C10"/>
    <w:rsid w:val="00D01DF3"/>
    <w:rsid w:val="00D03FAB"/>
    <w:rsid w:val="00D11E0B"/>
    <w:rsid w:val="00D14EB3"/>
    <w:rsid w:val="00D23E0D"/>
    <w:rsid w:val="00D42732"/>
    <w:rsid w:val="00D42D72"/>
    <w:rsid w:val="00D4602F"/>
    <w:rsid w:val="00D527E4"/>
    <w:rsid w:val="00D52E69"/>
    <w:rsid w:val="00D71FAE"/>
    <w:rsid w:val="00D80440"/>
    <w:rsid w:val="00D962F3"/>
    <w:rsid w:val="00DA4617"/>
    <w:rsid w:val="00DA722E"/>
    <w:rsid w:val="00DB0F55"/>
    <w:rsid w:val="00DB1AFE"/>
    <w:rsid w:val="00DB5128"/>
    <w:rsid w:val="00DC09C8"/>
    <w:rsid w:val="00DC0BB4"/>
    <w:rsid w:val="00DC4D7A"/>
    <w:rsid w:val="00DC53FB"/>
    <w:rsid w:val="00DD7985"/>
    <w:rsid w:val="00DE5E50"/>
    <w:rsid w:val="00DE7336"/>
    <w:rsid w:val="00DE7629"/>
    <w:rsid w:val="00DF0BED"/>
    <w:rsid w:val="00DF4D2D"/>
    <w:rsid w:val="00E053E9"/>
    <w:rsid w:val="00E15098"/>
    <w:rsid w:val="00E16550"/>
    <w:rsid w:val="00E21D03"/>
    <w:rsid w:val="00E265F8"/>
    <w:rsid w:val="00E274BB"/>
    <w:rsid w:val="00E329DC"/>
    <w:rsid w:val="00E40F68"/>
    <w:rsid w:val="00E42F28"/>
    <w:rsid w:val="00E51A72"/>
    <w:rsid w:val="00E52FFD"/>
    <w:rsid w:val="00E55740"/>
    <w:rsid w:val="00E56894"/>
    <w:rsid w:val="00E608CB"/>
    <w:rsid w:val="00E63953"/>
    <w:rsid w:val="00E746E0"/>
    <w:rsid w:val="00E77435"/>
    <w:rsid w:val="00E82F26"/>
    <w:rsid w:val="00E8693C"/>
    <w:rsid w:val="00EA710B"/>
    <w:rsid w:val="00EB1238"/>
    <w:rsid w:val="00EC53F5"/>
    <w:rsid w:val="00EC6261"/>
    <w:rsid w:val="00EE4D0E"/>
    <w:rsid w:val="00EE65AB"/>
    <w:rsid w:val="00EF4388"/>
    <w:rsid w:val="00EF504F"/>
    <w:rsid w:val="00EF6063"/>
    <w:rsid w:val="00EF6C48"/>
    <w:rsid w:val="00F0458C"/>
    <w:rsid w:val="00F0744E"/>
    <w:rsid w:val="00F150C0"/>
    <w:rsid w:val="00F160C5"/>
    <w:rsid w:val="00F16315"/>
    <w:rsid w:val="00F17423"/>
    <w:rsid w:val="00F248F5"/>
    <w:rsid w:val="00F32D4B"/>
    <w:rsid w:val="00F37D21"/>
    <w:rsid w:val="00F5114A"/>
    <w:rsid w:val="00F53E38"/>
    <w:rsid w:val="00F56473"/>
    <w:rsid w:val="00F57111"/>
    <w:rsid w:val="00F63944"/>
    <w:rsid w:val="00F63C7D"/>
    <w:rsid w:val="00F66B9E"/>
    <w:rsid w:val="00F70248"/>
    <w:rsid w:val="00F72C65"/>
    <w:rsid w:val="00F771AF"/>
    <w:rsid w:val="00F83B80"/>
    <w:rsid w:val="00F85858"/>
    <w:rsid w:val="00F862D2"/>
    <w:rsid w:val="00F93333"/>
    <w:rsid w:val="00F96562"/>
    <w:rsid w:val="00FA5BEA"/>
    <w:rsid w:val="00FB61BA"/>
    <w:rsid w:val="00FC338B"/>
    <w:rsid w:val="00FD0FDA"/>
    <w:rsid w:val="00FD53D0"/>
    <w:rsid w:val="00FE50B7"/>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75C54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43495"/>
  </w:style>
  <w:style w:type="paragraph" w:styleId="Heading1">
    <w:name w:val="heading 1"/>
    <w:basedOn w:val="Normal"/>
    <w:link w:val="Heading1Char"/>
    <w:uiPriority w:val="9"/>
    <w:qFormat/>
    <w:rsid w:val="0009209A"/>
    <w:pPr>
      <w:spacing w:before="100" w:beforeAutospacing="1" w:after="100" w:afterAutospacing="1"/>
      <w:outlineLvl w:val="0"/>
    </w:pPr>
    <w:rPr>
      <w:rFonts w:ascii="Times New Roman" w:hAnsi="Times New Roman" w:cs="Times New Roman"/>
      <w:b/>
      <w:bCs/>
      <w:kern w:val="36"/>
      <w:sz w:val="48"/>
      <w:szCs w:val="48"/>
      <w:lang w:val="en-US"/>
    </w:rPr>
  </w:style>
  <w:style w:type="paragraph" w:styleId="Heading4">
    <w:name w:val="heading 4"/>
    <w:basedOn w:val="Normal"/>
    <w:next w:val="Normal"/>
    <w:link w:val="Heading4Char"/>
    <w:uiPriority w:val="9"/>
    <w:semiHidden/>
    <w:unhideWhenUsed/>
    <w:qFormat/>
    <w:rsid w:val="004A6B5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7D4F"/>
    <w:pPr>
      <w:ind w:left="720"/>
      <w:contextualSpacing/>
    </w:pPr>
  </w:style>
  <w:style w:type="table" w:styleId="TableGrid">
    <w:name w:val="Table Grid"/>
    <w:basedOn w:val="TableNormal"/>
    <w:uiPriority w:val="59"/>
    <w:rsid w:val="00207D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B615C"/>
    <w:pPr>
      <w:tabs>
        <w:tab w:val="center" w:pos="4320"/>
        <w:tab w:val="right" w:pos="8640"/>
      </w:tabs>
    </w:pPr>
  </w:style>
  <w:style w:type="character" w:customStyle="1" w:styleId="HeaderChar">
    <w:name w:val="Header Char"/>
    <w:basedOn w:val="DefaultParagraphFont"/>
    <w:link w:val="Header"/>
    <w:uiPriority w:val="99"/>
    <w:rsid w:val="009B615C"/>
  </w:style>
  <w:style w:type="paragraph" w:styleId="Footer">
    <w:name w:val="footer"/>
    <w:basedOn w:val="Normal"/>
    <w:link w:val="FooterChar"/>
    <w:uiPriority w:val="99"/>
    <w:unhideWhenUsed/>
    <w:rsid w:val="009B615C"/>
    <w:pPr>
      <w:tabs>
        <w:tab w:val="center" w:pos="4320"/>
        <w:tab w:val="right" w:pos="8640"/>
      </w:tabs>
    </w:pPr>
  </w:style>
  <w:style w:type="character" w:customStyle="1" w:styleId="FooterChar">
    <w:name w:val="Footer Char"/>
    <w:basedOn w:val="DefaultParagraphFont"/>
    <w:link w:val="Footer"/>
    <w:uiPriority w:val="99"/>
    <w:rsid w:val="009B615C"/>
  </w:style>
  <w:style w:type="paragraph" w:customStyle="1" w:styleId="EndNoteBibliographyTitle">
    <w:name w:val="EndNote Bibliography Title"/>
    <w:basedOn w:val="Normal"/>
    <w:rsid w:val="00544086"/>
    <w:pPr>
      <w:jc w:val="center"/>
    </w:pPr>
    <w:rPr>
      <w:rFonts w:ascii="Cambria" w:hAnsi="Cambria"/>
      <w:lang w:val="en-US"/>
    </w:rPr>
  </w:style>
  <w:style w:type="paragraph" w:customStyle="1" w:styleId="EndNoteBibliography">
    <w:name w:val="EndNote Bibliography"/>
    <w:basedOn w:val="Normal"/>
    <w:rsid w:val="00544086"/>
    <w:pPr>
      <w:jc w:val="both"/>
    </w:pPr>
    <w:rPr>
      <w:rFonts w:ascii="Cambria" w:hAnsi="Cambria"/>
      <w:lang w:val="en-US"/>
    </w:rPr>
  </w:style>
  <w:style w:type="paragraph" w:styleId="NormalWeb">
    <w:name w:val="Normal (Web)"/>
    <w:basedOn w:val="Normal"/>
    <w:uiPriority w:val="99"/>
    <w:semiHidden/>
    <w:unhideWhenUsed/>
    <w:rsid w:val="008754E9"/>
    <w:rPr>
      <w:rFonts w:ascii="Times New Roman" w:hAnsi="Times New Roman" w:cs="Times New Roman"/>
    </w:rPr>
  </w:style>
  <w:style w:type="character" w:customStyle="1" w:styleId="Heading4Char">
    <w:name w:val="Heading 4 Char"/>
    <w:basedOn w:val="DefaultParagraphFont"/>
    <w:link w:val="Heading4"/>
    <w:uiPriority w:val="9"/>
    <w:semiHidden/>
    <w:rsid w:val="004A6B5C"/>
    <w:rPr>
      <w:rFonts w:asciiTheme="majorHAnsi" w:eastAsiaTheme="majorEastAsia" w:hAnsiTheme="majorHAnsi" w:cstheme="majorBidi"/>
      <w:i/>
      <w:iCs/>
      <w:color w:val="365F91" w:themeColor="accent1" w:themeShade="BF"/>
    </w:rPr>
  </w:style>
  <w:style w:type="paragraph" w:styleId="BalloonText">
    <w:name w:val="Balloon Text"/>
    <w:basedOn w:val="Normal"/>
    <w:link w:val="BalloonTextChar"/>
    <w:uiPriority w:val="99"/>
    <w:semiHidden/>
    <w:unhideWhenUsed/>
    <w:rsid w:val="000A24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24C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9209A"/>
    <w:rPr>
      <w:sz w:val="18"/>
      <w:szCs w:val="18"/>
    </w:rPr>
  </w:style>
  <w:style w:type="paragraph" w:styleId="CommentText">
    <w:name w:val="annotation text"/>
    <w:basedOn w:val="Normal"/>
    <w:link w:val="CommentTextChar"/>
    <w:uiPriority w:val="99"/>
    <w:semiHidden/>
    <w:unhideWhenUsed/>
    <w:rsid w:val="0009209A"/>
  </w:style>
  <w:style w:type="character" w:customStyle="1" w:styleId="CommentTextChar">
    <w:name w:val="Comment Text Char"/>
    <w:basedOn w:val="DefaultParagraphFont"/>
    <w:link w:val="CommentText"/>
    <w:uiPriority w:val="99"/>
    <w:semiHidden/>
    <w:rsid w:val="0009209A"/>
  </w:style>
  <w:style w:type="paragraph" w:styleId="CommentSubject">
    <w:name w:val="annotation subject"/>
    <w:basedOn w:val="CommentText"/>
    <w:next w:val="CommentText"/>
    <w:link w:val="CommentSubjectChar"/>
    <w:uiPriority w:val="99"/>
    <w:semiHidden/>
    <w:unhideWhenUsed/>
    <w:rsid w:val="0009209A"/>
    <w:rPr>
      <w:b/>
      <w:bCs/>
      <w:sz w:val="20"/>
      <w:szCs w:val="20"/>
    </w:rPr>
  </w:style>
  <w:style w:type="character" w:customStyle="1" w:styleId="CommentSubjectChar">
    <w:name w:val="Comment Subject Char"/>
    <w:basedOn w:val="CommentTextChar"/>
    <w:link w:val="CommentSubject"/>
    <w:uiPriority w:val="99"/>
    <w:semiHidden/>
    <w:rsid w:val="0009209A"/>
    <w:rPr>
      <w:b/>
      <w:bCs/>
      <w:sz w:val="20"/>
      <w:szCs w:val="20"/>
    </w:rPr>
  </w:style>
  <w:style w:type="character" w:customStyle="1" w:styleId="Heading1Char">
    <w:name w:val="Heading 1 Char"/>
    <w:basedOn w:val="DefaultParagraphFont"/>
    <w:link w:val="Heading1"/>
    <w:uiPriority w:val="9"/>
    <w:rsid w:val="0009209A"/>
    <w:rPr>
      <w:rFonts w:ascii="Times New Roman" w:hAnsi="Times New Roman" w:cs="Times New Roman"/>
      <w:b/>
      <w:bCs/>
      <w:kern w:val="36"/>
      <w:sz w:val="48"/>
      <w:szCs w:val="48"/>
      <w:lang w:val="en-US"/>
    </w:rPr>
  </w:style>
  <w:style w:type="character" w:styleId="Hyperlink">
    <w:name w:val="Hyperlink"/>
    <w:basedOn w:val="DefaultParagraphFont"/>
    <w:uiPriority w:val="99"/>
    <w:semiHidden/>
    <w:unhideWhenUsed/>
    <w:rsid w:val="0009209A"/>
    <w:rPr>
      <w:color w:val="0000FF"/>
      <w:u w:val="single"/>
    </w:rPr>
  </w:style>
  <w:style w:type="character" w:customStyle="1" w:styleId="apple-converted-space">
    <w:name w:val="apple-converted-space"/>
    <w:basedOn w:val="DefaultParagraphFont"/>
    <w:rsid w:val="0009209A"/>
  </w:style>
  <w:style w:type="character" w:customStyle="1" w:styleId="highlight">
    <w:name w:val="highlight"/>
    <w:basedOn w:val="DefaultParagraphFont"/>
    <w:rsid w:val="0009209A"/>
  </w:style>
  <w:style w:type="paragraph" w:styleId="Revision">
    <w:name w:val="Revision"/>
    <w:hidden/>
    <w:uiPriority w:val="99"/>
    <w:semiHidden/>
    <w:rsid w:val="000759E9"/>
  </w:style>
  <w:style w:type="paragraph" w:customStyle="1" w:styleId="Title1">
    <w:name w:val="Title1"/>
    <w:basedOn w:val="Normal"/>
    <w:rsid w:val="000759E9"/>
    <w:pPr>
      <w:spacing w:before="100" w:beforeAutospacing="1" w:after="100" w:afterAutospacing="1"/>
    </w:pPr>
    <w:rPr>
      <w:rFonts w:ascii="Times New Roman" w:eastAsia="Times New Roman" w:hAnsi="Times New Roman" w:cs="Times New Roman"/>
      <w:lang w:eastAsia="en-GB"/>
    </w:rPr>
  </w:style>
  <w:style w:type="paragraph" w:customStyle="1" w:styleId="desc">
    <w:name w:val="desc"/>
    <w:basedOn w:val="Normal"/>
    <w:rsid w:val="000759E9"/>
    <w:pPr>
      <w:spacing w:before="100" w:beforeAutospacing="1" w:after="100" w:afterAutospacing="1"/>
    </w:pPr>
    <w:rPr>
      <w:rFonts w:ascii="Times New Roman" w:eastAsia="Times New Roman" w:hAnsi="Times New Roman" w:cs="Times New Roman"/>
      <w:lang w:eastAsia="en-GB"/>
    </w:rPr>
  </w:style>
  <w:style w:type="paragraph" w:customStyle="1" w:styleId="details">
    <w:name w:val="details"/>
    <w:basedOn w:val="Normal"/>
    <w:rsid w:val="000759E9"/>
    <w:pPr>
      <w:spacing w:before="100" w:beforeAutospacing="1" w:after="100" w:afterAutospacing="1"/>
    </w:pPr>
    <w:rPr>
      <w:rFonts w:ascii="Times New Roman" w:eastAsia="Times New Roman" w:hAnsi="Times New Roman" w:cs="Times New Roman"/>
      <w:lang w:eastAsia="en-GB"/>
    </w:rPr>
  </w:style>
  <w:style w:type="character" w:customStyle="1" w:styleId="jrnl">
    <w:name w:val="jrnl"/>
    <w:basedOn w:val="DefaultParagraphFont"/>
    <w:rsid w:val="000759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080625">
      <w:bodyDiv w:val="1"/>
      <w:marLeft w:val="0"/>
      <w:marRight w:val="0"/>
      <w:marTop w:val="0"/>
      <w:marBottom w:val="0"/>
      <w:divBdr>
        <w:top w:val="none" w:sz="0" w:space="0" w:color="auto"/>
        <w:left w:val="none" w:sz="0" w:space="0" w:color="auto"/>
        <w:bottom w:val="none" w:sz="0" w:space="0" w:color="auto"/>
        <w:right w:val="none" w:sz="0" w:space="0" w:color="auto"/>
      </w:divBdr>
    </w:div>
    <w:div w:id="135612402">
      <w:bodyDiv w:val="1"/>
      <w:marLeft w:val="0"/>
      <w:marRight w:val="0"/>
      <w:marTop w:val="0"/>
      <w:marBottom w:val="0"/>
      <w:divBdr>
        <w:top w:val="none" w:sz="0" w:space="0" w:color="auto"/>
        <w:left w:val="none" w:sz="0" w:space="0" w:color="auto"/>
        <w:bottom w:val="none" w:sz="0" w:space="0" w:color="auto"/>
        <w:right w:val="none" w:sz="0" w:space="0" w:color="auto"/>
      </w:divBdr>
    </w:div>
    <w:div w:id="166018077">
      <w:bodyDiv w:val="1"/>
      <w:marLeft w:val="0"/>
      <w:marRight w:val="0"/>
      <w:marTop w:val="0"/>
      <w:marBottom w:val="0"/>
      <w:divBdr>
        <w:top w:val="none" w:sz="0" w:space="0" w:color="auto"/>
        <w:left w:val="none" w:sz="0" w:space="0" w:color="auto"/>
        <w:bottom w:val="none" w:sz="0" w:space="0" w:color="auto"/>
        <w:right w:val="none" w:sz="0" w:space="0" w:color="auto"/>
      </w:divBdr>
    </w:div>
    <w:div w:id="320736281">
      <w:bodyDiv w:val="1"/>
      <w:marLeft w:val="0"/>
      <w:marRight w:val="0"/>
      <w:marTop w:val="0"/>
      <w:marBottom w:val="0"/>
      <w:divBdr>
        <w:top w:val="none" w:sz="0" w:space="0" w:color="auto"/>
        <w:left w:val="none" w:sz="0" w:space="0" w:color="auto"/>
        <w:bottom w:val="none" w:sz="0" w:space="0" w:color="auto"/>
        <w:right w:val="none" w:sz="0" w:space="0" w:color="auto"/>
      </w:divBdr>
    </w:div>
    <w:div w:id="345907743">
      <w:bodyDiv w:val="1"/>
      <w:marLeft w:val="0"/>
      <w:marRight w:val="0"/>
      <w:marTop w:val="0"/>
      <w:marBottom w:val="0"/>
      <w:divBdr>
        <w:top w:val="none" w:sz="0" w:space="0" w:color="auto"/>
        <w:left w:val="none" w:sz="0" w:space="0" w:color="auto"/>
        <w:bottom w:val="none" w:sz="0" w:space="0" w:color="auto"/>
        <w:right w:val="none" w:sz="0" w:space="0" w:color="auto"/>
      </w:divBdr>
    </w:div>
    <w:div w:id="362950430">
      <w:bodyDiv w:val="1"/>
      <w:marLeft w:val="0"/>
      <w:marRight w:val="0"/>
      <w:marTop w:val="0"/>
      <w:marBottom w:val="0"/>
      <w:divBdr>
        <w:top w:val="none" w:sz="0" w:space="0" w:color="auto"/>
        <w:left w:val="none" w:sz="0" w:space="0" w:color="auto"/>
        <w:bottom w:val="none" w:sz="0" w:space="0" w:color="auto"/>
        <w:right w:val="none" w:sz="0" w:space="0" w:color="auto"/>
      </w:divBdr>
      <w:divsChild>
        <w:div w:id="1178496992">
          <w:marLeft w:val="0"/>
          <w:marRight w:val="0"/>
          <w:marTop w:val="0"/>
          <w:marBottom w:val="0"/>
          <w:divBdr>
            <w:top w:val="none" w:sz="0" w:space="0" w:color="auto"/>
            <w:left w:val="none" w:sz="0" w:space="0" w:color="auto"/>
            <w:bottom w:val="none" w:sz="0" w:space="0" w:color="auto"/>
            <w:right w:val="none" w:sz="0" w:space="0" w:color="auto"/>
          </w:divBdr>
          <w:divsChild>
            <w:div w:id="756756735">
              <w:marLeft w:val="0"/>
              <w:marRight w:val="0"/>
              <w:marTop w:val="0"/>
              <w:marBottom w:val="0"/>
              <w:divBdr>
                <w:top w:val="none" w:sz="0" w:space="0" w:color="auto"/>
                <w:left w:val="none" w:sz="0" w:space="0" w:color="auto"/>
                <w:bottom w:val="none" w:sz="0" w:space="0" w:color="auto"/>
                <w:right w:val="none" w:sz="0" w:space="0" w:color="auto"/>
              </w:divBdr>
              <w:divsChild>
                <w:div w:id="162230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187577">
      <w:bodyDiv w:val="1"/>
      <w:marLeft w:val="0"/>
      <w:marRight w:val="0"/>
      <w:marTop w:val="0"/>
      <w:marBottom w:val="0"/>
      <w:divBdr>
        <w:top w:val="none" w:sz="0" w:space="0" w:color="auto"/>
        <w:left w:val="none" w:sz="0" w:space="0" w:color="auto"/>
        <w:bottom w:val="none" w:sz="0" w:space="0" w:color="auto"/>
        <w:right w:val="none" w:sz="0" w:space="0" w:color="auto"/>
      </w:divBdr>
    </w:div>
    <w:div w:id="440535158">
      <w:bodyDiv w:val="1"/>
      <w:marLeft w:val="0"/>
      <w:marRight w:val="0"/>
      <w:marTop w:val="0"/>
      <w:marBottom w:val="0"/>
      <w:divBdr>
        <w:top w:val="none" w:sz="0" w:space="0" w:color="auto"/>
        <w:left w:val="none" w:sz="0" w:space="0" w:color="auto"/>
        <w:bottom w:val="none" w:sz="0" w:space="0" w:color="auto"/>
        <w:right w:val="none" w:sz="0" w:space="0" w:color="auto"/>
      </w:divBdr>
    </w:div>
    <w:div w:id="441076703">
      <w:bodyDiv w:val="1"/>
      <w:marLeft w:val="0"/>
      <w:marRight w:val="0"/>
      <w:marTop w:val="0"/>
      <w:marBottom w:val="0"/>
      <w:divBdr>
        <w:top w:val="none" w:sz="0" w:space="0" w:color="auto"/>
        <w:left w:val="none" w:sz="0" w:space="0" w:color="auto"/>
        <w:bottom w:val="none" w:sz="0" w:space="0" w:color="auto"/>
        <w:right w:val="none" w:sz="0" w:space="0" w:color="auto"/>
      </w:divBdr>
    </w:div>
    <w:div w:id="442771071">
      <w:bodyDiv w:val="1"/>
      <w:marLeft w:val="0"/>
      <w:marRight w:val="0"/>
      <w:marTop w:val="0"/>
      <w:marBottom w:val="0"/>
      <w:divBdr>
        <w:top w:val="none" w:sz="0" w:space="0" w:color="auto"/>
        <w:left w:val="none" w:sz="0" w:space="0" w:color="auto"/>
        <w:bottom w:val="none" w:sz="0" w:space="0" w:color="auto"/>
        <w:right w:val="none" w:sz="0" w:space="0" w:color="auto"/>
      </w:divBdr>
    </w:div>
    <w:div w:id="472598870">
      <w:bodyDiv w:val="1"/>
      <w:marLeft w:val="0"/>
      <w:marRight w:val="0"/>
      <w:marTop w:val="0"/>
      <w:marBottom w:val="0"/>
      <w:divBdr>
        <w:top w:val="none" w:sz="0" w:space="0" w:color="auto"/>
        <w:left w:val="none" w:sz="0" w:space="0" w:color="auto"/>
        <w:bottom w:val="none" w:sz="0" w:space="0" w:color="auto"/>
        <w:right w:val="none" w:sz="0" w:space="0" w:color="auto"/>
      </w:divBdr>
    </w:div>
    <w:div w:id="541014841">
      <w:bodyDiv w:val="1"/>
      <w:marLeft w:val="0"/>
      <w:marRight w:val="0"/>
      <w:marTop w:val="0"/>
      <w:marBottom w:val="0"/>
      <w:divBdr>
        <w:top w:val="none" w:sz="0" w:space="0" w:color="auto"/>
        <w:left w:val="none" w:sz="0" w:space="0" w:color="auto"/>
        <w:bottom w:val="none" w:sz="0" w:space="0" w:color="auto"/>
        <w:right w:val="none" w:sz="0" w:space="0" w:color="auto"/>
      </w:divBdr>
    </w:div>
    <w:div w:id="648900371">
      <w:bodyDiv w:val="1"/>
      <w:marLeft w:val="0"/>
      <w:marRight w:val="0"/>
      <w:marTop w:val="0"/>
      <w:marBottom w:val="0"/>
      <w:divBdr>
        <w:top w:val="none" w:sz="0" w:space="0" w:color="auto"/>
        <w:left w:val="none" w:sz="0" w:space="0" w:color="auto"/>
        <w:bottom w:val="none" w:sz="0" w:space="0" w:color="auto"/>
        <w:right w:val="none" w:sz="0" w:space="0" w:color="auto"/>
      </w:divBdr>
    </w:div>
    <w:div w:id="669480296">
      <w:bodyDiv w:val="1"/>
      <w:marLeft w:val="0"/>
      <w:marRight w:val="0"/>
      <w:marTop w:val="0"/>
      <w:marBottom w:val="0"/>
      <w:divBdr>
        <w:top w:val="none" w:sz="0" w:space="0" w:color="auto"/>
        <w:left w:val="none" w:sz="0" w:space="0" w:color="auto"/>
        <w:bottom w:val="none" w:sz="0" w:space="0" w:color="auto"/>
        <w:right w:val="none" w:sz="0" w:space="0" w:color="auto"/>
      </w:divBdr>
    </w:div>
    <w:div w:id="690840560">
      <w:bodyDiv w:val="1"/>
      <w:marLeft w:val="0"/>
      <w:marRight w:val="0"/>
      <w:marTop w:val="0"/>
      <w:marBottom w:val="0"/>
      <w:divBdr>
        <w:top w:val="none" w:sz="0" w:space="0" w:color="auto"/>
        <w:left w:val="none" w:sz="0" w:space="0" w:color="auto"/>
        <w:bottom w:val="none" w:sz="0" w:space="0" w:color="auto"/>
        <w:right w:val="none" w:sz="0" w:space="0" w:color="auto"/>
      </w:divBdr>
    </w:div>
    <w:div w:id="736367062">
      <w:bodyDiv w:val="1"/>
      <w:marLeft w:val="0"/>
      <w:marRight w:val="0"/>
      <w:marTop w:val="0"/>
      <w:marBottom w:val="0"/>
      <w:divBdr>
        <w:top w:val="none" w:sz="0" w:space="0" w:color="auto"/>
        <w:left w:val="none" w:sz="0" w:space="0" w:color="auto"/>
        <w:bottom w:val="none" w:sz="0" w:space="0" w:color="auto"/>
        <w:right w:val="none" w:sz="0" w:space="0" w:color="auto"/>
      </w:divBdr>
      <w:divsChild>
        <w:div w:id="1032994741">
          <w:marLeft w:val="0"/>
          <w:marRight w:val="0"/>
          <w:marTop w:val="0"/>
          <w:marBottom w:val="0"/>
          <w:divBdr>
            <w:top w:val="none" w:sz="0" w:space="0" w:color="auto"/>
            <w:left w:val="none" w:sz="0" w:space="0" w:color="auto"/>
            <w:bottom w:val="none" w:sz="0" w:space="0" w:color="auto"/>
            <w:right w:val="none" w:sz="0" w:space="0" w:color="auto"/>
          </w:divBdr>
          <w:divsChild>
            <w:div w:id="930435947">
              <w:marLeft w:val="0"/>
              <w:marRight w:val="0"/>
              <w:marTop w:val="0"/>
              <w:marBottom w:val="0"/>
              <w:divBdr>
                <w:top w:val="none" w:sz="0" w:space="0" w:color="auto"/>
                <w:left w:val="none" w:sz="0" w:space="0" w:color="auto"/>
                <w:bottom w:val="none" w:sz="0" w:space="0" w:color="auto"/>
                <w:right w:val="none" w:sz="0" w:space="0" w:color="auto"/>
              </w:divBdr>
              <w:divsChild>
                <w:div w:id="4379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794291">
      <w:bodyDiv w:val="1"/>
      <w:marLeft w:val="0"/>
      <w:marRight w:val="0"/>
      <w:marTop w:val="0"/>
      <w:marBottom w:val="0"/>
      <w:divBdr>
        <w:top w:val="none" w:sz="0" w:space="0" w:color="auto"/>
        <w:left w:val="none" w:sz="0" w:space="0" w:color="auto"/>
        <w:bottom w:val="none" w:sz="0" w:space="0" w:color="auto"/>
        <w:right w:val="none" w:sz="0" w:space="0" w:color="auto"/>
      </w:divBdr>
      <w:divsChild>
        <w:div w:id="1570269529">
          <w:marLeft w:val="0"/>
          <w:marRight w:val="0"/>
          <w:marTop w:val="0"/>
          <w:marBottom w:val="0"/>
          <w:divBdr>
            <w:top w:val="none" w:sz="0" w:space="0" w:color="auto"/>
            <w:left w:val="none" w:sz="0" w:space="0" w:color="auto"/>
            <w:bottom w:val="none" w:sz="0" w:space="0" w:color="auto"/>
            <w:right w:val="none" w:sz="0" w:space="0" w:color="auto"/>
          </w:divBdr>
          <w:divsChild>
            <w:div w:id="1153721130">
              <w:marLeft w:val="0"/>
              <w:marRight w:val="0"/>
              <w:marTop w:val="0"/>
              <w:marBottom w:val="0"/>
              <w:divBdr>
                <w:top w:val="none" w:sz="0" w:space="0" w:color="auto"/>
                <w:left w:val="none" w:sz="0" w:space="0" w:color="auto"/>
                <w:bottom w:val="none" w:sz="0" w:space="0" w:color="auto"/>
                <w:right w:val="none" w:sz="0" w:space="0" w:color="auto"/>
              </w:divBdr>
              <w:divsChild>
                <w:div w:id="183267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141846">
      <w:bodyDiv w:val="1"/>
      <w:marLeft w:val="0"/>
      <w:marRight w:val="0"/>
      <w:marTop w:val="0"/>
      <w:marBottom w:val="0"/>
      <w:divBdr>
        <w:top w:val="none" w:sz="0" w:space="0" w:color="auto"/>
        <w:left w:val="none" w:sz="0" w:space="0" w:color="auto"/>
        <w:bottom w:val="none" w:sz="0" w:space="0" w:color="auto"/>
        <w:right w:val="none" w:sz="0" w:space="0" w:color="auto"/>
      </w:divBdr>
    </w:div>
    <w:div w:id="930433925">
      <w:bodyDiv w:val="1"/>
      <w:marLeft w:val="0"/>
      <w:marRight w:val="0"/>
      <w:marTop w:val="0"/>
      <w:marBottom w:val="0"/>
      <w:divBdr>
        <w:top w:val="none" w:sz="0" w:space="0" w:color="auto"/>
        <w:left w:val="none" w:sz="0" w:space="0" w:color="auto"/>
        <w:bottom w:val="none" w:sz="0" w:space="0" w:color="auto"/>
        <w:right w:val="none" w:sz="0" w:space="0" w:color="auto"/>
      </w:divBdr>
      <w:divsChild>
        <w:div w:id="1106536543">
          <w:marLeft w:val="0"/>
          <w:marRight w:val="0"/>
          <w:marTop w:val="0"/>
          <w:marBottom w:val="0"/>
          <w:divBdr>
            <w:top w:val="none" w:sz="0" w:space="0" w:color="auto"/>
            <w:left w:val="none" w:sz="0" w:space="0" w:color="auto"/>
            <w:bottom w:val="none" w:sz="0" w:space="0" w:color="auto"/>
            <w:right w:val="none" w:sz="0" w:space="0" w:color="auto"/>
          </w:divBdr>
          <w:divsChild>
            <w:div w:id="954603053">
              <w:marLeft w:val="0"/>
              <w:marRight w:val="0"/>
              <w:marTop w:val="0"/>
              <w:marBottom w:val="0"/>
              <w:divBdr>
                <w:top w:val="none" w:sz="0" w:space="0" w:color="auto"/>
                <w:left w:val="none" w:sz="0" w:space="0" w:color="auto"/>
                <w:bottom w:val="none" w:sz="0" w:space="0" w:color="auto"/>
                <w:right w:val="none" w:sz="0" w:space="0" w:color="auto"/>
              </w:divBdr>
            </w:div>
          </w:divsChild>
        </w:div>
        <w:div w:id="868564953">
          <w:marLeft w:val="0"/>
          <w:marRight w:val="0"/>
          <w:marTop w:val="0"/>
          <w:marBottom w:val="0"/>
          <w:divBdr>
            <w:top w:val="none" w:sz="0" w:space="0" w:color="auto"/>
            <w:left w:val="none" w:sz="0" w:space="0" w:color="auto"/>
            <w:bottom w:val="none" w:sz="0" w:space="0" w:color="auto"/>
            <w:right w:val="none" w:sz="0" w:space="0" w:color="auto"/>
          </w:divBdr>
        </w:div>
        <w:div w:id="256863388">
          <w:marLeft w:val="0"/>
          <w:marRight w:val="0"/>
          <w:marTop w:val="0"/>
          <w:marBottom w:val="0"/>
          <w:divBdr>
            <w:top w:val="none" w:sz="0" w:space="0" w:color="auto"/>
            <w:left w:val="none" w:sz="0" w:space="0" w:color="auto"/>
            <w:bottom w:val="none" w:sz="0" w:space="0" w:color="auto"/>
            <w:right w:val="none" w:sz="0" w:space="0" w:color="auto"/>
          </w:divBdr>
        </w:div>
      </w:divsChild>
    </w:div>
    <w:div w:id="995961212">
      <w:bodyDiv w:val="1"/>
      <w:marLeft w:val="0"/>
      <w:marRight w:val="0"/>
      <w:marTop w:val="0"/>
      <w:marBottom w:val="0"/>
      <w:divBdr>
        <w:top w:val="none" w:sz="0" w:space="0" w:color="auto"/>
        <w:left w:val="none" w:sz="0" w:space="0" w:color="auto"/>
        <w:bottom w:val="none" w:sz="0" w:space="0" w:color="auto"/>
        <w:right w:val="none" w:sz="0" w:space="0" w:color="auto"/>
      </w:divBdr>
    </w:div>
    <w:div w:id="1032655020">
      <w:bodyDiv w:val="1"/>
      <w:marLeft w:val="0"/>
      <w:marRight w:val="0"/>
      <w:marTop w:val="0"/>
      <w:marBottom w:val="0"/>
      <w:divBdr>
        <w:top w:val="none" w:sz="0" w:space="0" w:color="auto"/>
        <w:left w:val="none" w:sz="0" w:space="0" w:color="auto"/>
        <w:bottom w:val="none" w:sz="0" w:space="0" w:color="auto"/>
        <w:right w:val="none" w:sz="0" w:space="0" w:color="auto"/>
      </w:divBdr>
    </w:div>
    <w:div w:id="1102796627">
      <w:bodyDiv w:val="1"/>
      <w:marLeft w:val="0"/>
      <w:marRight w:val="0"/>
      <w:marTop w:val="0"/>
      <w:marBottom w:val="0"/>
      <w:divBdr>
        <w:top w:val="none" w:sz="0" w:space="0" w:color="auto"/>
        <w:left w:val="none" w:sz="0" w:space="0" w:color="auto"/>
        <w:bottom w:val="none" w:sz="0" w:space="0" w:color="auto"/>
        <w:right w:val="none" w:sz="0" w:space="0" w:color="auto"/>
      </w:divBdr>
    </w:div>
    <w:div w:id="1270625061">
      <w:bodyDiv w:val="1"/>
      <w:marLeft w:val="0"/>
      <w:marRight w:val="0"/>
      <w:marTop w:val="0"/>
      <w:marBottom w:val="0"/>
      <w:divBdr>
        <w:top w:val="none" w:sz="0" w:space="0" w:color="auto"/>
        <w:left w:val="none" w:sz="0" w:space="0" w:color="auto"/>
        <w:bottom w:val="none" w:sz="0" w:space="0" w:color="auto"/>
        <w:right w:val="none" w:sz="0" w:space="0" w:color="auto"/>
      </w:divBdr>
      <w:divsChild>
        <w:div w:id="1230076018">
          <w:marLeft w:val="0"/>
          <w:marRight w:val="0"/>
          <w:marTop w:val="34"/>
          <w:marBottom w:val="34"/>
          <w:divBdr>
            <w:top w:val="none" w:sz="0" w:space="0" w:color="auto"/>
            <w:left w:val="none" w:sz="0" w:space="0" w:color="auto"/>
            <w:bottom w:val="none" w:sz="0" w:space="0" w:color="auto"/>
            <w:right w:val="none" w:sz="0" w:space="0" w:color="auto"/>
          </w:divBdr>
        </w:div>
        <w:div w:id="1614287148">
          <w:marLeft w:val="0"/>
          <w:marRight w:val="0"/>
          <w:marTop w:val="0"/>
          <w:marBottom w:val="0"/>
          <w:divBdr>
            <w:top w:val="none" w:sz="0" w:space="0" w:color="auto"/>
            <w:left w:val="none" w:sz="0" w:space="0" w:color="auto"/>
            <w:bottom w:val="none" w:sz="0" w:space="0" w:color="auto"/>
            <w:right w:val="none" w:sz="0" w:space="0" w:color="auto"/>
          </w:divBdr>
        </w:div>
      </w:divsChild>
    </w:div>
    <w:div w:id="1273855229">
      <w:bodyDiv w:val="1"/>
      <w:marLeft w:val="0"/>
      <w:marRight w:val="0"/>
      <w:marTop w:val="0"/>
      <w:marBottom w:val="0"/>
      <w:divBdr>
        <w:top w:val="none" w:sz="0" w:space="0" w:color="auto"/>
        <w:left w:val="none" w:sz="0" w:space="0" w:color="auto"/>
        <w:bottom w:val="none" w:sz="0" w:space="0" w:color="auto"/>
        <w:right w:val="none" w:sz="0" w:space="0" w:color="auto"/>
      </w:divBdr>
    </w:div>
    <w:div w:id="1339116102">
      <w:bodyDiv w:val="1"/>
      <w:marLeft w:val="0"/>
      <w:marRight w:val="0"/>
      <w:marTop w:val="0"/>
      <w:marBottom w:val="0"/>
      <w:divBdr>
        <w:top w:val="none" w:sz="0" w:space="0" w:color="auto"/>
        <w:left w:val="none" w:sz="0" w:space="0" w:color="auto"/>
        <w:bottom w:val="none" w:sz="0" w:space="0" w:color="auto"/>
        <w:right w:val="none" w:sz="0" w:space="0" w:color="auto"/>
      </w:divBdr>
    </w:div>
    <w:div w:id="1382825765">
      <w:bodyDiv w:val="1"/>
      <w:marLeft w:val="0"/>
      <w:marRight w:val="0"/>
      <w:marTop w:val="0"/>
      <w:marBottom w:val="0"/>
      <w:divBdr>
        <w:top w:val="none" w:sz="0" w:space="0" w:color="auto"/>
        <w:left w:val="none" w:sz="0" w:space="0" w:color="auto"/>
        <w:bottom w:val="none" w:sz="0" w:space="0" w:color="auto"/>
        <w:right w:val="none" w:sz="0" w:space="0" w:color="auto"/>
      </w:divBdr>
    </w:div>
    <w:div w:id="1506630431">
      <w:bodyDiv w:val="1"/>
      <w:marLeft w:val="0"/>
      <w:marRight w:val="0"/>
      <w:marTop w:val="0"/>
      <w:marBottom w:val="0"/>
      <w:divBdr>
        <w:top w:val="none" w:sz="0" w:space="0" w:color="auto"/>
        <w:left w:val="none" w:sz="0" w:space="0" w:color="auto"/>
        <w:bottom w:val="none" w:sz="0" w:space="0" w:color="auto"/>
        <w:right w:val="none" w:sz="0" w:space="0" w:color="auto"/>
      </w:divBdr>
    </w:div>
    <w:div w:id="1531139045">
      <w:bodyDiv w:val="1"/>
      <w:marLeft w:val="0"/>
      <w:marRight w:val="0"/>
      <w:marTop w:val="0"/>
      <w:marBottom w:val="0"/>
      <w:divBdr>
        <w:top w:val="none" w:sz="0" w:space="0" w:color="auto"/>
        <w:left w:val="none" w:sz="0" w:space="0" w:color="auto"/>
        <w:bottom w:val="none" w:sz="0" w:space="0" w:color="auto"/>
        <w:right w:val="none" w:sz="0" w:space="0" w:color="auto"/>
      </w:divBdr>
    </w:div>
    <w:div w:id="1550190279">
      <w:bodyDiv w:val="1"/>
      <w:marLeft w:val="0"/>
      <w:marRight w:val="0"/>
      <w:marTop w:val="0"/>
      <w:marBottom w:val="0"/>
      <w:divBdr>
        <w:top w:val="none" w:sz="0" w:space="0" w:color="auto"/>
        <w:left w:val="none" w:sz="0" w:space="0" w:color="auto"/>
        <w:bottom w:val="none" w:sz="0" w:space="0" w:color="auto"/>
        <w:right w:val="none" w:sz="0" w:space="0" w:color="auto"/>
      </w:divBdr>
    </w:div>
    <w:div w:id="1600672602">
      <w:bodyDiv w:val="1"/>
      <w:marLeft w:val="0"/>
      <w:marRight w:val="0"/>
      <w:marTop w:val="0"/>
      <w:marBottom w:val="0"/>
      <w:divBdr>
        <w:top w:val="none" w:sz="0" w:space="0" w:color="auto"/>
        <w:left w:val="none" w:sz="0" w:space="0" w:color="auto"/>
        <w:bottom w:val="none" w:sz="0" w:space="0" w:color="auto"/>
        <w:right w:val="none" w:sz="0" w:space="0" w:color="auto"/>
      </w:divBdr>
    </w:div>
    <w:div w:id="1631008565">
      <w:bodyDiv w:val="1"/>
      <w:marLeft w:val="0"/>
      <w:marRight w:val="0"/>
      <w:marTop w:val="0"/>
      <w:marBottom w:val="0"/>
      <w:divBdr>
        <w:top w:val="none" w:sz="0" w:space="0" w:color="auto"/>
        <w:left w:val="none" w:sz="0" w:space="0" w:color="auto"/>
        <w:bottom w:val="none" w:sz="0" w:space="0" w:color="auto"/>
        <w:right w:val="none" w:sz="0" w:space="0" w:color="auto"/>
      </w:divBdr>
      <w:divsChild>
        <w:div w:id="15079501">
          <w:marLeft w:val="0"/>
          <w:marRight w:val="0"/>
          <w:marTop w:val="34"/>
          <w:marBottom w:val="34"/>
          <w:divBdr>
            <w:top w:val="none" w:sz="0" w:space="0" w:color="auto"/>
            <w:left w:val="none" w:sz="0" w:space="0" w:color="auto"/>
            <w:bottom w:val="none" w:sz="0" w:space="0" w:color="auto"/>
            <w:right w:val="none" w:sz="0" w:space="0" w:color="auto"/>
          </w:divBdr>
        </w:div>
        <w:div w:id="1657109735">
          <w:marLeft w:val="0"/>
          <w:marRight w:val="0"/>
          <w:marTop w:val="0"/>
          <w:marBottom w:val="0"/>
          <w:divBdr>
            <w:top w:val="none" w:sz="0" w:space="0" w:color="auto"/>
            <w:left w:val="none" w:sz="0" w:space="0" w:color="auto"/>
            <w:bottom w:val="none" w:sz="0" w:space="0" w:color="auto"/>
            <w:right w:val="none" w:sz="0" w:space="0" w:color="auto"/>
          </w:divBdr>
        </w:div>
      </w:divsChild>
    </w:div>
    <w:div w:id="1658344021">
      <w:bodyDiv w:val="1"/>
      <w:marLeft w:val="0"/>
      <w:marRight w:val="0"/>
      <w:marTop w:val="0"/>
      <w:marBottom w:val="0"/>
      <w:divBdr>
        <w:top w:val="none" w:sz="0" w:space="0" w:color="auto"/>
        <w:left w:val="none" w:sz="0" w:space="0" w:color="auto"/>
        <w:bottom w:val="none" w:sz="0" w:space="0" w:color="auto"/>
        <w:right w:val="none" w:sz="0" w:space="0" w:color="auto"/>
      </w:divBdr>
    </w:div>
    <w:div w:id="1686781793">
      <w:bodyDiv w:val="1"/>
      <w:marLeft w:val="0"/>
      <w:marRight w:val="0"/>
      <w:marTop w:val="0"/>
      <w:marBottom w:val="0"/>
      <w:divBdr>
        <w:top w:val="none" w:sz="0" w:space="0" w:color="auto"/>
        <w:left w:val="none" w:sz="0" w:space="0" w:color="auto"/>
        <w:bottom w:val="none" w:sz="0" w:space="0" w:color="auto"/>
        <w:right w:val="none" w:sz="0" w:space="0" w:color="auto"/>
      </w:divBdr>
      <w:divsChild>
        <w:div w:id="549927088">
          <w:marLeft w:val="0"/>
          <w:marRight w:val="0"/>
          <w:marTop w:val="34"/>
          <w:marBottom w:val="34"/>
          <w:divBdr>
            <w:top w:val="none" w:sz="0" w:space="0" w:color="auto"/>
            <w:left w:val="none" w:sz="0" w:space="0" w:color="auto"/>
            <w:bottom w:val="none" w:sz="0" w:space="0" w:color="auto"/>
            <w:right w:val="none" w:sz="0" w:space="0" w:color="auto"/>
          </w:divBdr>
        </w:div>
        <w:div w:id="1366324168">
          <w:marLeft w:val="0"/>
          <w:marRight w:val="0"/>
          <w:marTop w:val="0"/>
          <w:marBottom w:val="0"/>
          <w:divBdr>
            <w:top w:val="none" w:sz="0" w:space="0" w:color="auto"/>
            <w:left w:val="none" w:sz="0" w:space="0" w:color="auto"/>
            <w:bottom w:val="none" w:sz="0" w:space="0" w:color="auto"/>
            <w:right w:val="none" w:sz="0" w:space="0" w:color="auto"/>
          </w:divBdr>
        </w:div>
      </w:divsChild>
    </w:div>
    <w:div w:id="1699816528">
      <w:bodyDiv w:val="1"/>
      <w:marLeft w:val="0"/>
      <w:marRight w:val="0"/>
      <w:marTop w:val="0"/>
      <w:marBottom w:val="0"/>
      <w:divBdr>
        <w:top w:val="none" w:sz="0" w:space="0" w:color="auto"/>
        <w:left w:val="none" w:sz="0" w:space="0" w:color="auto"/>
        <w:bottom w:val="none" w:sz="0" w:space="0" w:color="auto"/>
        <w:right w:val="none" w:sz="0" w:space="0" w:color="auto"/>
      </w:divBdr>
    </w:div>
    <w:div w:id="1709918247">
      <w:bodyDiv w:val="1"/>
      <w:marLeft w:val="0"/>
      <w:marRight w:val="0"/>
      <w:marTop w:val="0"/>
      <w:marBottom w:val="0"/>
      <w:divBdr>
        <w:top w:val="none" w:sz="0" w:space="0" w:color="auto"/>
        <w:left w:val="none" w:sz="0" w:space="0" w:color="auto"/>
        <w:bottom w:val="none" w:sz="0" w:space="0" w:color="auto"/>
        <w:right w:val="none" w:sz="0" w:space="0" w:color="auto"/>
      </w:divBdr>
      <w:divsChild>
        <w:div w:id="1493763836">
          <w:marLeft w:val="0"/>
          <w:marRight w:val="0"/>
          <w:marTop w:val="34"/>
          <w:marBottom w:val="34"/>
          <w:divBdr>
            <w:top w:val="none" w:sz="0" w:space="0" w:color="auto"/>
            <w:left w:val="none" w:sz="0" w:space="0" w:color="auto"/>
            <w:bottom w:val="none" w:sz="0" w:space="0" w:color="auto"/>
            <w:right w:val="none" w:sz="0" w:space="0" w:color="auto"/>
          </w:divBdr>
        </w:div>
        <w:div w:id="46611006">
          <w:marLeft w:val="0"/>
          <w:marRight w:val="0"/>
          <w:marTop w:val="0"/>
          <w:marBottom w:val="0"/>
          <w:divBdr>
            <w:top w:val="none" w:sz="0" w:space="0" w:color="auto"/>
            <w:left w:val="none" w:sz="0" w:space="0" w:color="auto"/>
            <w:bottom w:val="none" w:sz="0" w:space="0" w:color="auto"/>
            <w:right w:val="none" w:sz="0" w:space="0" w:color="auto"/>
          </w:divBdr>
        </w:div>
      </w:divsChild>
    </w:div>
    <w:div w:id="1716470755">
      <w:bodyDiv w:val="1"/>
      <w:marLeft w:val="0"/>
      <w:marRight w:val="0"/>
      <w:marTop w:val="0"/>
      <w:marBottom w:val="0"/>
      <w:divBdr>
        <w:top w:val="none" w:sz="0" w:space="0" w:color="auto"/>
        <w:left w:val="none" w:sz="0" w:space="0" w:color="auto"/>
        <w:bottom w:val="none" w:sz="0" w:space="0" w:color="auto"/>
        <w:right w:val="none" w:sz="0" w:space="0" w:color="auto"/>
      </w:divBdr>
    </w:div>
    <w:div w:id="1746149246">
      <w:bodyDiv w:val="1"/>
      <w:marLeft w:val="0"/>
      <w:marRight w:val="0"/>
      <w:marTop w:val="0"/>
      <w:marBottom w:val="0"/>
      <w:divBdr>
        <w:top w:val="none" w:sz="0" w:space="0" w:color="auto"/>
        <w:left w:val="none" w:sz="0" w:space="0" w:color="auto"/>
        <w:bottom w:val="none" w:sz="0" w:space="0" w:color="auto"/>
        <w:right w:val="none" w:sz="0" w:space="0" w:color="auto"/>
      </w:divBdr>
      <w:divsChild>
        <w:div w:id="56444835">
          <w:marLeft w:val="0"/>
          <w:marRight w:val="0"/>
          <w:marTop w:val="0"/>
          <w:marBottom w:val="0"/>
          <w:divBdr>
            <w:top w:val="none" w:sz="0" w:space="0" w:color="auto"/>
            <w:left w:val="none" w:sz="0" w:space="0" w:color="auto"/>
            <w:bottom w:val="none" w:sz="0" w:space="0" w:color="auto"/>
            <w:right w:val="none" w:sz="0" w:space="0" w:color="auto"/>
          </w:divBdr>
          <w:divsChild>
            <w:div w:id="427894690">
              <w:marLeft w:val="0"/>
              <w:marRight w:val="0"/>
              <w:marTop w:val="0"/>
              <w:marBottom w:val="0"/>
              <w:divBdr>
                <w:top w:val="none" w:sz="0" w:space="0" w:color="auto"/>
                <w:left w:val="none" w:sz="0" w:space="0" w:color="auto"/>
                <w:bottom w:val="none" w:sz="0" w:space="0" w:color="auto"/>
                <w:right w:val="none" w:sz="0" w:space="0" w:color="auto"/>
              </w:divBdr>
              <w:divsChild>
                <w:div w:id="135823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725973">
      <w:bodyDiv w:val="1"/>
      <w:marLeft w:val="0"/>
      <w:marRight w:val="0"/>
      <w:marTop w:val="0"/>
      <w:marBottom w:val="0"/>
      <w:divBdr>
        <w:top w:val="none" w:sz="0" w:space="0" w:color="auto"/>
        <w:left w:val="none" w:sz="0" w:space="0" w:color="auto"/>
        <w:bottom w:val="none" w:sz="0" w:space="0" w:color="auto"/>
        <w:right w:val="none" w:sz="0" w:space="0" w:color="auto"/>
      </w:divBdr>
    </w:div>
    <w:div w:id="1828478788">
      <w:bodyDiv w:val="1"/>
      <w:marLeft w:val="0"/>
      <w:marRight w:val="0"/>
      <w:marTop w:val="0"/>
      <w:marBottom w:val="0"/>
      <w:divBdr>
        <w:top w:val="none" w:sz="0" w:space="0" w:color="auto"/>
        <w:left w:val="none" w:sz="0" w:space="0" w:color="auto"/>
        <w:bottom w:val="none" w:sz="0" w:space="0" w:color="auto"/>
        <w:right w:val="none" w:sz="0" w:space="0" w:color="auto"/>
      </w:divBdr>
    </w:div>
    <w:div w:id="1844053011">
      <w:bodyDiv w:val="1"/>
      <w:marLeft w:val="0"/>
      <w:marRight w:val="0"/>
      <w:marTop w:val="0"/>
      <w:marBottom w:val="0"/>
      <w:divBdr>
        <w:top w:val="none" w:sz="0" w:space="0" w:color="auto"/>
        <w:left w:val="none" w:sz="0" w:space="0" w:color="auto"/>
        <w:bottom w:val="none" w:sz="0" w:space="0" w:color="auto"/>
        <w:right w:val="none" w:sz="0" w:space="0" w:color="auto"/>
      </w:divBdr>
      <w:divsChild>
        <w:div w:id="86389480">
          <w:marLeft w:val="0"/>
          <w:marRight w:val="0"/>
          <w:marTop w:val="34"/>
          <w:marBottom w:val="34"/>
          <w:divBdr>
            <w:top w:val="none" w:sz="0" w:space="0" w:color="auto"/>
            <w:left w:val="none" w:sz="0" w:space="0" w:color="auto"/>
            <w:bottom w:val="none" w:sz="0" w:space="0" w:color="auto"/>
            <w:right w:val="none" w:sz="0" w:space="0" w:color="auto"/>
          </w:divBdr>
        </w:div>
        <w:div w:id="2145072882">
          <w:marLeft w:val="0"/>
          <w:marRight w:val="0"/>
          <w:marTop w:val="0"/>
          <w:marBottom w:val="0"/>
          <w:divBdr>
            <w:top w:val="none" w:sz="0" w:space="0" w:color="auto"/>
            <w:left w:val="none" w:sz="0" w:space="0" w:color="auto"/>
            <w:bottom w:val="none" w:sz="0" w:space="0" w:color="auto"/>
            <w:right w:val="none" w:sz="0" w:space="0" w:color="auto"/>
          </w:divBdr>
        </w:div>
      </w:divsChild>
    </w:div>
    <w:div w:id="1960260616">
      <w:bodyDiv w:val="1"/>
      <w:marLeft w:val="0"/>
      <w:marRight w:val="0"/>
      <w:marTop w:val="0"/>
      <w:marBottom w:val="0"/>
      <w:divBdr>
        <w:top w:val="none" w:sz="0" w:space="0" w:color="auto"/>
        <w:left w:val="none" w:sz="0" w:space="0" w:color="auto"/>
        <w:bottom w:val="none" w:sz="0" w:space="0" w:color="auto"/>
        <w:right w:val="none" w:sz="0" w:space="0" w:color="auto"/>
      </w:divBdr>
    </w:div>
    <w:div w:id="2052341484">
      <w:bodyDiv w:val="1"/>
      <w:marLeft w:val="0"/>
      <w:marRight w:val="0"/>
      <w:marTop w:val="0"/>
      <w:marBottom w:val="0"/>
      <w:divBdr>
        <w:top w:val="none" w:sz="0" w:space="0" w:color="auto"/>
        <w:left w:val="none" w:sz="0" w:space="0" w:color="auto"/>
        <w:bottom w:val="none" w:sz="0" w:space="0" w:color="auto"/>
        <w:right w:val="none" w:sz="0" w:space="0" w:color="auto"/>
      </w:divBdr>
    </w:div>
    <w:div w:id="2083142468">
      <w:bodyDiv w:val="1"/>
      <w:marLeft w:val="0"/>
      <w:marRight w:val="0"/>
      <w:marTop w:val="0"/>
      <w:marBottom w:val="0"/>
      <w:divBdr>
        <w:top w:val="none" w:sz="0" w:space="0" w:color="auto"/>
        <w:left w:val="none" w:sz="0" w:space="0" w:color="auto"/>
        <w:bottom w:val="none" w:sz="0" w:space="0" w:color="auto"/>
        <w:right w:val="none" w:sz="0" w:space="0" w:color="auto"/>
      </w:divBdr>
    </w:div>
    <w:div w:id="2117405088">
      <w:bodyDiv w:val="1"/>
      <w:marLeft w:val="0"/>
      <w:marRight w:val="0"/>
      <w:marTop w:val="0"/>
      <w:marBottom w:val="0"/>
      <w:divBdr>
        <w:top w:val="none" w:sz="0" w:space="0" w:color="auto"/>
        <w:left w:val="none" w:sz="0" w:space="0" w:color="auto"/>
        <w:bottom w:val="none" w:sz="0" w:space="0" w:color="auto"/>
        <w:right w:val="none" w:sz="0" w:space="0" w:color="auto"/>
      </w:divBdr>
    </w:div>
    <w:div w:id="2119835504">
      <w:bodyDiv w:val="1"/>
      <w:marLeft w:val="0"/>
      <w:marRight w:val="0"/>
      <w:marTop w:val="0"/>
      <w:marBottom w:val="0"/>
      <w:divBdr>
        <w:top w:val="none" w:sz="0" w:space="0" w:color="auto"/>
        <w:left w:val="none" w:sz="0" w:space="0" w:color="auto"/>
        <w:bottom w:val="none" w:sz="0" w:space="0" w:color="auto"/>
        <w:right w:val="none" w:sz="0" w:space="0" w:color="auto"/>
      </w:divBdr>
      <w:divsChild>
        <w:div w:id="175120199">
          <w:marLeft w:val="0"/>
          <w:marRight w:val="0"/>
          <w:marTop w:val="0"/>
          <w:marBottom w:val="0"/>
          <w:divBdr>
            <w:top w:val="none" w:sz="0" w:space="0" w:color="auto"/>
            <w:left w:val="none" w:sz="0" w:space="0" w:color="auto"/>
            <w:bottom w:val="none" w:sz="0" w:space="0" w:color="auto"/>
            <w:right w:val="none" w:sz="0" w:space="0" w:color="auto"/>
          </w:divBdr>
          <w:divsChild>
            <w:div w:id="461653320">
              <w:marLeft w:val="0"/>
              <w:marRight w:val="0"/>
              <w:marTop w:val="0"/>
              <w:marBottom w:val="0"/>
              <w:divBdr>
                <w:top w:val="none" w:sz="0" w:space="0" w:color="auto"/>
                <w:left w:val="none" w:sz="0" w:space="0" w:color="auto"/>
                <w:bottom w:val="none" w:sz="0" w:space="0" w:color="auto"/>
                <w:right w:val="none" w:sz="0" w:space="0" w:color="auto"/>
              </w:divBdr>
              <w:divsChild>
                <w:div w:id="141370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3541711-4F20-F54E-83BF-A75433EC8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2</Pages>
  <Words>7377</Words>
  <Characters>42050</Characters>
  <Application>Microsoft Macintosh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49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urley</dc:creator>
  <cp:keywords/>
  <dc:description/>
  <cp:lastModifiedBy>Curley, Paul [pcurley]</cp:lastModifiedBy>
  <cp:revision>26</cp:revision>
  <dcterms:created xsi:type="dcterms:W3CDTF">2017-06-05T09:26:00Z</dcterms:created>
  <dcterms:modified xsi:type="dcterms:W3CDTF">2017-06-07T15:36:00Z</dcterms:modified>
</cp:coreProperties>
</file>